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D8498" w14:textId="1205E169" w:rsidR="0027512B" w:rsidRPr="006957A0" w:rsidRDefault="00DB5B02" w:rsidP="00DB2862">
      <w:pPr>
        <w:spacing w:after="0" w:line="480" w:lineRule="auto"/>
        <w:rPr>
          <w:b/>
        </w:rPr>
      </w:pPr>
      <w:del w:id="0" w:author="Steen, David" w:date="2020-04-06T10:30:00Z">
        <w:r w:rsidDel="00311555">
          <w:rPr>
            <w:b/>
          </w:rPr>
          <w:delText>Develop</w:delText>
        </w:r>
        <w:r w:rsidR="00D81544" w:rsidDel="00311555">
          <w:rPr>
            <w:b/>
          </w:rPr>
          <w:delText xml:space="preserve">ing </w:delText>
        </w:r>
        <w:r w:rsidDel="00311555">
          <w:rPr>
            <w:b/>
          </w:rPr>
          <w:delText>a</w:delText>
        </w:r>
      </w:del>
      <w:ins w:id="1" w:author="Steen, David" w:date="2020-04-06T10:30:00Z">
        <w:r w:rsidR="00311555">
          <w:rPr>
            <w:b/>
          </w:rPr>
          <w:t>A</w:t>
        </w:r>
      </w:ins>
      <w:r>
        <w:rPr>
          <w:b/>
        </w:rPr>
        <w:t xml:space="preserve"> demographic projection model </w:t>
      </w:r>
      <w:r w:rsidR="00D81544">
        <w:rPr>
          <w:b/>
        </w:rPr>
        <w:t>to support conservation decision</w:t>
      </w:r>
      <w:ins w:id="2" w:author="Steen, David" w:date="2020-04-06T10:31:00Z">
        <w:r w:rsidR="00311555">
          <w:rPr>
            <w:b/>
          </w:rPr>
          <w:t>s</w:t>
        </w:r>
      </w:ins>
      <w:del w:id="3" w:author="Steen, David" w:date="2020-04-06T10:30:00Z">
        <w:r w:rsidR="00D81544" w:rsidDel="00311555">
          <w:rPr>
            <w:b/>
          </w:rPr>
          <w:delText xml:space="preserve"> </w:delText>
        </w:r>
      </w:del>
      <w:del w:id="4" w:author="Steen, David" w:date="2020-04-06T10:31:00Z">
        <w:r w:rsidR="00D81544" w:rsidDel="00311555">
          <w:rPr>
            <w:b/>
          </w:rPr>
          <w:delText>making</w:delText>
        </w:r>
      </w:del>
      <w:r w:rsidR="00D81544">
        <w:rPr>
          <w:b/>
        </w:rPr>
        <w:t xml:space="preserve"> </w:t>
      </w:r>
      <w:r w:rsidR="006957A0">
        <w:rPr>
          <w:b/>
        </w:rPr>
        <w:t xml:space="preserve">for an endangered snake </w:t>
      </w:r>
      <w:r>
        <w:rPr>
          <w:b/>
        </w:rPr>
        <w:t xml:space="preserve">with limited </w:t>
      </w:r>
      <w:r w:rsidR="006957A0">
        <w:rPr>
          <w:b/>
        </w:rPr>
        <w:t xml:space="preserve">monitoring </w:t>
      </w:r>
      <w:r>
        <w:rPr>
          <w:b/>
        </w:rPr>
        <w:t>data</w:t>
      </w:r>
    </w:p>
    <w:p w14:paraId="390C1AB1" w14:textId="4B3881D1" w:rsidR="00DB5B02" w:rsidRPr="00750D6A" w:rsidRDefault="00DB5B02" w:rsidP="00DB2862">
      <w:pPr>
        <w:spacing w:after="0" w:line="480" w:lineRule="auto"/>
        <w:rPr>
          <w:bCs/>
          <w:vertAlign w:val="superscript"/>
          <w:lang w:val="es-PR"/>
        </w:rPr>
      </w:pPr>
      <w:r w:rsidRPr="00750D6A">
        <w:rPr>
          <w:bCs/>
          <w:lang w:val="es-PR"/>
        </w:rPr>
        <w:t>Anna M. Tucker</w:t>
      </w:r>
      <w:r w:rsidR="00E40E64" w:rsidRPr="00750D6A">
        <w:rPr>
          <w:bCs/>
          <w:vertAlign w:val="superscript"/>
          <w:lang w:val="es-PR"/>
        </w:rPr>
        <w:t>1</w:t>
      </w:r>
      <w:r w:rsidR="00783C98">
        <w:rPr>
          <w:bCs/>
          <w:vertAlign w:val="superscript"/>
          <w:lang w:val="es-PR"/>
        </w:rPr>
        <w:t>*</w:t>
      </w:r>
      <w:r w:rsidRPr="00750D6A">
        <w:rPr>
          <w:bCs/>
          <w:lang w:val="es-PR"/>
        </w:rPr>
        <w:t>, Conor P. McGowan</w:t>
      </w:r>
      <w:r w:rsidR="00E40E64" w:rsidRPr="00750D6A">
        <w:rPr>
          <w:bCs/>
          <w:vertAlign w:val="superscript"/>
          <w:lang w:val="es-PR"/>
        </w:rPr>
        <w:t>2</w:t>
      </w:r>
      <w:r w:rsidRPr="00750D6A">
        <w:rPr>
          <w:bCs/>
          <w:lang w:val="es-PR"/>
        </w:rPr>
        <w:t xml:space="preserve">, </w:t>
      </w:r>
      <w:r w:rsidR="002D1307" w:rsidRPr="00750D6A">
        <w:rPr>
          <w:bCs/>
          <w:lang w:val="es-PR"/>
        </w:rPr>
        <w:t>Eneilis Mulero</w:t>
      </w:r>
      <w:r w:rsidR="00E40E64" w:rsidRPr="00750D6A">
        <w:rPr>
          <w:bCs/>
          <w:vertAlign w:val="superscript"/>
          <w:lang w:val="es-PR"/>
        </w:rPr>
        <w:t>3</w:t>
      </w:r>
      <w:r w:rsidR="002D1307" w:rsidRPr="00750D6A">
        <w:rPr>
          <w:bCs/>
          <w:lang w:val="es-PR"/>
        </w:rPr>
        <w:t xml:space="preserve">, </w:t>
      </w:r>
      <w:r w:rsidRPr="00750D6A">
        <w:rPr>
          <w:bCs/>
          <w:lang w:val="es-PR"/>
        </w:rPr>
        <w:t>Nicole F. Angeli</w:t>
      </w:r>
      <w:r w:rsidR="00E40E64" w:rsidRPr="00750D6A">
        <w:rPr>
          <w:bCs/>
          <w:vertAlign w:val="superscript"/>
          <w:lang w:val="es-PR"/>
        </w:rPr>
        <w:t>4</w:t>
      </w:r>
      <w:r w:rsidRPr="00750D6A">
        <w:rPr>
          <w:bCs/>
          <w:lang w:val="es-PR"/>
        </w:rPr>
        <w:t>, Jan P. Zegarra</w:t>
      </w:r>
      <w:r w:rsidR="00E40E64" w:rsidRPr="00750D6A">
        <w:rPr>
          <w:bCs/>
          <w:vertAlign w:val="superscript"/>
          <w:lang w:val="es-PR"/>
        </w:rPr>
        <w:t>5</w:t>
      </w:r>
    </w:p>
    <w:p w14:paraId="3A3DA3C7" w14:textId="77777777" w:rsidR="00DB2862" w:rsidRPr="00750D6A" w:rsidRDefault="00DB2862" w:rsidP="00DB2862">
      <w:pPr>
        <w:spacing w:after="0" w:line="480" w:lineRule="auto"/>
        <w:rPr>
          <w:bCs/>
          <w:vertAlign w:val="superscript"/>
          <w:lang w:val="es-PR"/>
        </w:rPr>
      </w:pPr>
    </w:p>
    <w:p w14:paraId="7F93DDC6" w14:textId="77777777" w:rsidR="00E40E64" w:rsidRPr="009C3673" w:rsidRDefault="00E40E64" w:rsidP="00B33BA8">
      <w:pPr>
        <w:spacing w:after="0" w:line="480" w:lineRule="auto"/>
      </w:pPr>
      <w:r w:rsidRPr="009C3673">
        <w:rPr>
          <w:vertAlign w:val="superscript"/>
        </w:rPr>
        <w:t xml:space="preserve">1 </w:t>
      </w:r>
      <w:r w:rsidRPr="009C3673">
        <w:t>School of Forestry and Wildlife Sciences, Auburn University, Alabama USA</w:t>
      </w:r>
    </w:p>
    <w:p w14:paraId="66AFF0A2" w14:textId="77777777" w:rsidR="00E40E64" w:rsidRPr="009C3673" w:rsidRDefault="00E40E64" w:rsidP="00B33BA8">
      <w:pPr>
        <w:spacing w:after="0" w:line="480" w:lineRule="auto"/>
      </w:pPr>
      <w:r w:rsidRPr="009C3673">
        <w:rPr>
          <w:vertAlign w:val="superscript"/>
        </w:rPr>
        <w:t>2</w:t>
      </w:r>
      <w:r w:rsidRPr="009C3673">
        <w:t xml:space="preserve"> U.S. Geological Survey, Alabama Cooperative Fish and Wildlife Research Unit, Auburn University, Alabama USA</w:t>
      </w:r>
    </w:p>
    <w:p w14:paraId="6837009A" w14:textId="5A80A33E" w:rsidR="00DB5B02" w:rsidRPr="00C012F3" w:rsidRDefault="00E40E64" w:rsidP="00B33BA8">
      <w:pPr>
        <w:spacing w:after="0" w:line="480" w:lineRule="auto"/>
        <w:rPr>
          <w:bCs/>
        </w:rPr>
      </w:pPr>
      <w:r w:rsidRPr="00C012F3">
        <w:rPr>
          <w:bCs/>
          <w:vertAlign w:val="superscript"/>
        </w:rPr>
        <w:t>3</w:t>
      </w:r>
      <w:r w:rsidRPr="00C012F3">
        <w:rPr>
          <w:bCs/>
        </w:rPr>
        <w:t xml:space="preserve"> </w:t>
      </w:r>
      <w:r w:rsidR="00C012F3" w:rsidRPr="00C012F3">
        <w:rPr>
          <w:bCs/>
        </w:rPr>
        <w:t>University of Puerto Rico, Mayaguez Campus, Mayaguez, PR 00681</w:t>
      </w:r>
    </w:p>
    <w:p w14:paraId="57A3B8BF" w14:textId="4B97F494" w:rsidR="00E40E64" w:rsidRDefault="00E40E64" w:rsidP="00B33BA8">
      <w:pPr>
        <w:spacing w:after="0" w:line="480" w:lineRule="auto"/>
        <w:rPr>
          <w:bCs/>
        </w:rPr>
      </w:pPr>
      <w:r>
        <w:rPr>
          <w:bCs/>
          <w:vertAlign w:val="superscript"/>
        </w:rPr>
        <w:t>4</w:t>
      </w:r>
      <w:r>
        <w:rPr>
          <w:bCs/>
        </w:rPr>
        <w:t xml:space="preserve"> </w:t>
      </w:r>
      <w:r w:rsidR="00C012F3" w:rsidRPr="009C3673">
        <w:t>School of Forestry and Wildlife Sciences, Auburn University, Alabama USA</w:t>
      </w:r>
    </w:p>
    <w:p w14:paraId="7B16F702" w14:textId="668F179C" w:rsidR="00E40E64" w:rsidRDefault="00E40E64" w:rsidP="00B33BA8">
      <w:pPr>
        <w:spacing w:after="0" w:line="480" w:lineRule="auto"/>
        <w:rPr>
          <w:bCs/>
        </w:rPr>
      </w:pPr>
      <w:r>
        <w:rPr>
          <w:bCs/>
          <w:vertAlign w:val="superscript"/>
        </w:rPr>
        <w:t>5</w:t>
      </w:r>
      <w:r>
        <w:rPr>
          <w:bCs/>
        </w:rPr>
        <w:t xml:space="preserve"> </w:t>
      </w:r>
      <w:r w:rsidR="00750D6A">
        <w:rPr>
          <w:bCs/>
        </w:rPr>
        <w:t xml:space="preserve">U.S. Fish and Wildlife Service, Caribbean Ecological Services Field Office, Boquerón, Puerto Rico. </w:t>
      </w:r>
    </w:p>
    <w:p w14:paraId="1A89B3EF" w14:textId="5409DEBA" w:rsidR="00783C98" w:rsidRPr="00E40E64" w:rsidRDefault="00783C98" w:rsidP="00B33BA8">
      <w:pPr>
        <w:spacing w:after="0" w:line="480" w:lineRule="auto"/>
        <w:rPr>
          <w:bCs/>
        </w:rPr>
      </w:pPr>
      <w:r>
        <w:rPr>
          <w:bCs/>
        </w:rPr>
        <w:t>* corresponding author: annamtucker@gmail.com</w:t>
      </w:r>
    </w:p>
    <w:p w14:paraId="7741A2C1" w14:textId="77777777" w:rsidR="00ED33FB" w:rsidRDefault="00ED33FB" w:rsidP="006D6A6C">
      <w:pPr>
        <w:spacing w:after="0" w:line="480" w:lineRule="auto"/>
        <w:rPr>
          <w:b/>
        </w:rPr>
      </w:pPr>
    </w:p>
    <w:p w14:paraId="7299D457" w14:textId="7FEAD908" w:rsidR="00F05B7B" w:rsidRPr="00D629E4" w:rsidRDefault="00F31F41" w:rsidP="006D6A6C">
      <w:pPr>
        <w:spacing w:after="0" w:line="480" w:lineRule="auto"/>
        <w:rPr>
          <w:rFonts w:cstheme="minorHAnsi"/>
          <w:i/>
          <w:iCs/>
        </w:rPr>
      </w:pPr>
      <w:r w:rsidRPr="00D629E4">
        <w:rPr>
          <w:rFonts w:cstheme="minorHAnsi"/>
          <w:i/>
          <w:iCs/>
          <w:color w:val="000000"/>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p>
    <w:p w14:paraId="06C89008" w14:textId="77777777" w:rsidR="00511623" w:rsidRDefault="00511623" w:rsidP="006D6A6C">
      <w:pPr>
        <w:spacing w:after="0" w:line="480" w:lineRule="auto"/>
        <w:rPr>
          <w:b/>
          <w:bCs/>
        </w:rPr>
      </w:pPr>
    </w:p>
    <w:p w14:paraId="0518CE25" w14:textId="40B1F9CA" w:rsidR="006D6A6C" w:rsidRPr="00450657" w:rsidRDefault="006D6A6C" w:rsidP="006D6A6C">
      <w:pPr>
        <w:spacing w:after="0" w:line="480" w:lineRule="auto"/>
        <w:rPr>
          <w:b/>
          <w:bCs/>
        </w:rPr>
      </w:pPr>
      <w:r w:rsidRPr="00450657">
        <w:rPr>
          <w:b/>
          <w:bCs/>
        </w:rPr>
        <w:t>ABSTRACT</w:t>
      </w:r>
    </w:p>
    <w:p w14:paraId="28D2B131" w14:textId="082CB8CF" w:rsidR="006D6A6C" w:rsidRDefault="0050375B" w:rsidP="006D6A6C">
      <w:pPr>
        <w:spacing w:after="0" w:line="480" w:lineRule="auto"/>
      </w:pPr>
      <w:r>
        <w:tab/>
        <w:t xml:space="preserve">Conservation planning for rare and threatened species is often made more difficult by a lack of research and monitoring data. In such cases, managers may rely on qualitative assessments of </w:t>
      </w:r>
      <w:commentRangeStart w:id="5"/>
      <w:r>
        <w:t xml:space="preserve">species risk </w:t>
      </w:r>
      <w:commentRangeEnd w:id="5"/>
      <w:r w:rsidR="00311555">
        <w:rPr>
          <w:rStyle w:val="CommentReference"/>
        </w:rPr>
        <w:commentReference w:id="5"/>
      </w:r>
      <w:r>
        <w:t xml:space="preserve">that lack explicit acknowledgement of uncertainty. Snakes are a group of </w:t>
      </w:r>
      <w:commentRangeStart w:id="6"/>
      <w:r>
        <w:t xml:space="preserve">high conservation concern </w:t>
      </w:r>
      <w:commentRangeEnd w:id="6"/>
      <w:r w:rsidR="00311555">
        <w:rPr>
          <w:rStyle w:val="CommentReference"/>
        </w:rPr>
        <w:commentReference w:id="6"/>
      </w:r>
      <w:del w:id="7" w:author="Steen, David" w:date="2020-04-06T10:32:00Z">
        <w:r w:rsidDel="00311555">
          <w:delText>that are also</w:delText>
        </w:r>
      </w:del>
      <w:ins w:id="8" w:author="Steen, David" w:date="2020-04-06T10:32:00Z">
        <w:r w:rsidR="00311555">
          <w:t>yet</w:t>
        </w:r>
      </w:ins>
      <w:r>
        <w:t xml:space="preserve"> notoriously difficult to monitor. </w:t>
      </w:r>
      <w:commentRangeStart w:id="9"/>
      <w:r>
        <w:t>Here we demonstrate a quantitative population projection for a data-deficient species, the Puerto Rican boa (</w:t>
      </w:r>
      <w:r>
        <w:rPr>
          <w:i/>
          <w:iCs/>
        </w:rPr>
        <w:t>Chil</w:t>
      </w:r>
      <w:r w:rsidR="00750D6A">
        <w:rPr>
          <w:i/>
          <w:iCs/>
        </w:rPr>
        <w:t>a</w:t>
      </w:r>
      <w:r>
        <w:rPr>
          <w:i/>
          <w:iCs/>
        </w:rPr>
        <w:t xml:space="preserve">bothrus </w:t>
      </w:r>
      <w:r w:rsidRPr="0050375B">
        <w:rPr>
          <w:i/>
          <w:iCs/>
        </w:rPr>
        <w:t>inornatus</w:t>
      </w:r>
      <w:r>
        <w:t xml:space="preserve">) </w:t>
      </w:r>
      <w:r w:rsidRPr="0050375B">
        <w:t>using</w:t>
      </w:r>
      <w:r>
        <w:t xml:space="preserve"> expert knowledge and published information about species life history and threats to persistence. We conduct </w:t>
      </w:r>
      <w:r>
        <w:lastRenderedPageBreak/>
        <w:t xml:space="preserve">a sensitivity analysis to evaluate the </w:t>
      </w:r>
      <w:commentRangeStart w:id="10"/>
      <w:r>
        <w:t xml:space="preserve">sensitivity </w:t>
      </w:r>
      <w:commentRangeEnd w:id="10"/>
      <w:r w:rsidR="00311555">
        <w:rPr>
          <w:rStyle w:val="CommentReference"/>
        </w:rPr>
        <w:commentReference w:id="10"/>
      </w:r>
      <w:r>
        <w:t xml:space="preserve">of outcomes to model inputs, a practice that may also be useful in recovery planning. </w:t>
      </w:r>
      <w:r>
        <w:rPr>
          <w:bCs/>
        </w:rPr>
        <w:t>Even when data are sparse, quantitative methods can often be used to produce rigorous and reproducible estimates of future status with quantifiable uncertainty.</w:t>
      </w:r>
      <w:commentRangeEnd w:id="9"/>
      <w:r w:rsidR="00311555">
        <w:rPr>
          <w:rStyle w:val="CommentReference"/>
        </w:rPr>
        <w:commentReference w:id="9"/>
      </w:r>
    </w:p>
    <w:p w14:paraId="12C18C50" w14:textId="2D839D9F" w:rsidR="0050375B" w:rsidRDefault="0050375B" w:rsidP="006D6A6C">
      <w:pPr>
        <w:spacing w:after="0" w:line="480" w:lineRule="auto"/>
      </w:pPr>
    </w:p>
    <w:p w14:paraId="2D42ACA3" w14:textId="77777777" w:rsidR="0050375B" w:rsidRDefault="0050375B" w:rsidP="006D6A6C">
      <w:pPr>
        <w:spacing w:after="0" w:line="480" w:lineRule="auto"/>
      </w:pPr>
    </w:p>
    <w:p w14:paraId="68C60D0E" w14:textId="0DAB5A3C" w:rsidR="006508E6" w:rsidRDefault="006D6A6C" w:rsidP="006D6A6C">
      <w:pPr>
        <w:spacing w:after="0" w:line="480" w:lineRule="auto"/>
        <w:rPr>
          <w:bCs/>
        </w:rPr>
      </w:pPr>
      <w:r w:rsidRPr="00450657">
        <w:rPr>
          <w:b/>
        </w:rPr>
        <w:t>INTRODUCTION</w:t>
      </w:r>
    </w:p>
    <w:p w14:paraId="4602B1DF" w14:textId="083F59DF" w:rsidR="00F275B9" w:rsidRDefault="00A714ED" w:rsidP="00F275B9">
      <w:pPr>
        <w:spacing w:after="0" w:line="480" w:lineRule="auto"/>
        <w:rPr>
          <w:bCs/>
        </w:rPr>
      </w:pPr>
      <w:r>
        <w:rPr>
          <w:bCs/>
        </w:rPr>
        <w:tab/>
        <w:t xml:space="preserve">For many rare and threatened species, little </w:t>
      </w:r>
      <w:r w:rsidR="000D4659">
        <w:rPr>
          <w:bCs/>
        </w:rPr>
        <w:t xml:space="preserve">research or </w:t>
      </w:r>
      <w:r>
        <w:rPr>
          <w:bCs/>
        </w:rPr>
        <w:t>monitoring data exist to inform conservation decision-making</w:t>
      </w:r>
      <w:r w:rsidR="00B62839">
        <w:rPr>
          <w:bCs/>
        </w:rPr>
        <w:t xml:space="preserve"> </w:t>
      </w:r>
      <w:r w:rsidR="00B62839">
        <w:rPr>
          <w:bCs/>
        </w:rPr>
        <w:fldChar w:fldCharType="begin" w:fldLock="1"/>
      </w:r>
      <w:r w:rsidR="00A500FE">
        <w:rPr>
          <w:bCs/>
        </w:rPr>
        <w:instrText>ADDIN CSL_CITATION {"citationItems":[{"id":"ITEM-1","itemData":{"DOI":"10.1016/j.baae.2010.09.007","ISSN":"14391791","abstract":"Knowledge of biodiversity is woefully inadequate. Only a fraction of the planet's species has been described by science (the \" Linnean shortfall\" ). Even for described species, scientists often have only fragmentary information about their distributions (the \" Wallacean\" shortfall). These shortfalls in biodiversity knowledge place serious limitations on the ability to conserve biodiversity in the face of the ongoing extinction crisis. Here, I test the hypothesis that data deficiency may be used to guide surveys and inventories to regions that would increase the probability of discovering new species. I compiled global distribution maps for all Data Deficient amphibian species (species described up to 2004) and constructed a Data Deficiency (DD) surface (the DD surface was based on distribution information obtained from the IUCN Red List). Then, I compared the type-locality sites of new amphibian species descriptions (species described between 2005 and 2009) with the DD surface in order to check if new species discoveries were significantly more abundant within the DD surface or not. Even though the amphibian DD species surface covers only 8% of Earth's land area, 79% of the amphibian species discovered between 2005 and 2009 were within the DD surface. The results suggest that directing surveys towards areas of known data deficiency will likely result in the discovery of species new to science, helping to address the Linnean shortfall. Incorporating DD information from the IUCN Red List may provide an efficient methodology for strategically targeting surveys and inventories, maximizing the chances of obtaining high conservation benefits from them, and helping minimize the costs associated with such endeavours. © 2010.","author":[{"dropping-particle":"","family":"Brito","given":"Daniel","non-dropping-particle":"","parse-names":false,"suffix":""}],"container-title":"Basic and Applied Ecology","id":"ITEM-1","issue":"8","issued":{"date-parts":[["2010"]]},"page":"709-713","publisher":"Elsevier GmbH","title":"Overcoming the Linnean shortfall: Data deficiency and biological survey priorities","type":"article-journal","volume":"11"},"uris":["http://www.mendeley.com/documents/?uuid=582942f9-a68d-4582-b1c5-68954c2a3d9d"]},{"id":"ITEM-2","itemData":{"DOI":"10.1111/j.1523-1739.2006.00473.x","ISSN":"08888892","abstract":"Of the roughly 12,000 known plant species in Madagascar only 3% are found in the IUCN (World Conservation Union) Red List of Threatened Species. We assigned preliminary IUCN categories of threat to the species of a comparatively well-known tribe, Coleeae (Bignoniaceae), which comprises an endemic, species-rich radiation in Madagascar Because the IUCN Red List Categories and Criteria 3.1 discourage the use of the data-deficient category, we developed a novel method for differentiating between range-limited species and poorly sampled species. We used the Missouri Botanical Garden (MBG) gazetteer to determine where other collection efforts had taken place. We drew buffers around each Coleeae locality and determined how many times the surrounding area bad been visited since the last sighting of the specimens by intersecting the buffers with all known botanical localities from the MBG gazetteer We determined that at least 54% of the Coleeae species are threatened with extinction. Assignments of species to this category were often due to predicted future decline within their current area of occupancy and their lack of inclusion within the protected-area network (only 42% of species are known to occur in protected areas). Three species were presumed extinct, and an additional 12 have not been seen in decades. Among the species threatened with extinction, we \"rescued\" six of them from the data-deficient category by considering both the sample dates and localities of places where they occurred in relation to additional collections that took place in the immediate area. Due to their recent discovery, 15 species remained in the data-deficient category If Coleeae is representative of the Malagasy flora, or at least of other endemic-radiated plant groups, then species loss in Madagascar may be even more extreme than is realized.","author":[{"dropping-particle":"","family":"Good","given":"Tatjana C.","non-dropping-particle":"","parse-names":false,"suffix":""},{"dropping-particle":"","family":"Zjhra","given":"Michelle L.","non-dropping-particle":"","parse-names":false,"suffix":""},{"dropping-particle":"","family":"Kremen","given":"Claire","non-dropping-particle":"","parse-names":false,"suffix":""}],"container-title":"Conservation Biology","id":"ITEM-2","issue":"4","issued":{"date-parts":[["2006"]]},"page":"1099-1110","title":"Addressing data deficiency in classifying extinction risk: A case study of a radiation of Bignoniaceae from Madagascar","type":"article-journal","volume":"20"},"uris":["http://www.mendeley.com/documents/?uuid=925f9714-aa69-4fe3-bc3d-01e7e573d175"]},{"id":"ITEM-3","itemData":{"DOI":"10.1017/S1367943003003184","ISSN":"13679430","abstract":"Conservation practices are supposed to get refined by advancing scientific knowledge. We study this phenomenon in the context of monitoring tiger populations in India, by evaluating the 'pugmark census method' employed by wildlife managers for three decades. We use an analytical framework of modern animal population sampling to test the efficacy of the pugmark censuses using scientific data on tigers and our field observations. We identify three critical goals for monitoring tiger populations, in order of increasing sophistication: (1) distribution mapping, (2) tracking relative abundance, (3) estimation of absolute abundance. We demonstrate that the present census-based paradigm does not work because it ignores the first two simpler goals, and targets, but fails to achieve, the most difficult third goal. We point out the utility and ready availability of alternative monitoring paradigms that deal with the central problems of spatial sampling and observability. We propose an alternative sampling-based approach that can be tailored to meet practical needs of tiger monitoring at different levels of refinement. © 2003 The Zoological Society of London.","author":[{"dropping-particle":"","family":"Karanth","given":"K. Ullas","non-dropping-particle":"","parse-names":false,"suffix":""},{"dropping-particle":"","family":"Nichols","given":"James D.","non-dropping-particle":"","parse-names":false,"suffix":""},{"dropping-particle":"","family":"Seidensticker","given":"John","non-dropping-particle":"","parse-names":false,"suffix":""},{"dropping-particle":"","family":"Dinerstein","given":"Eric","non-dropping-particle":"","parse-names":false,"suffix":""},{"dropping-particle":"","family":"Smith","given":"James L.David","non-dropping-particle":"","parse-names":false,"suffix":""},{"dropping-particle":"","family":"McDougal","given":"Charles","non-dropping-particle":"","parse-names":false,"suffix":""},{"dropping-particle":"","family":"Johnsingh","given":"A. J.T.","non-dropping-particle":"","parse-names":false,"suffix":""},{"dropping-particle":"","family":"Chundawat","given":"Raghunandan S.","non-dropping-particle":"","parse-names":false,"suffix":""},{"dropping-particle":"","family":"Thapar","given":"Valmik","non-dropping-particle":"","parse-names":false,"suffix":""}],"container-title":"Animal Conservation","id":"ITEM-3","issue":"2","issued":{"date-parts":[["2003"]]},"page":"141-146","title":"Science deficiency in conservation practice: The monitoring of tiger populations in India","type":"article-journal","volume":"6"},"uris":["http://www.mendeley.com/documents/?uuid=2fbfe8af-92a6-4221-b848-d2ff770a7d6f"]}],"mendeley":{"formattedCitation":"(Karanth et al. 2003, Good et al. 2006, Brito 2010)","plainTextFormattedCitation":"(Karanth et al. 2003, Good et al. 2006, Brito 2010)","previouslyFormattedCitation":"(Karanth et al. 2003, Good et al. 2006, Brito 2010)"},"properties":{"noteIndex":0},"schema":"https://github.com/citation-style-language/schema/raw/master/csl-citation.json"}</w:instrText>
      </w:r>
      <w:r w:rsidR="00B62839">
        <w:rPr>
          <w:bCs/>
        </w:rPr>
        <w:fldChar w:fldCharType="separate"/>
      </w:r>
      <w:r w:rsidR="00B62839" w:rsidRPr="00B62839">
        <w:rPr>
          <w:bCs/>
          <w:noProof/>
        </w:rPr>
        <w:t>(Karanth et al. 2003, Good et al. 2006, Brito 2010)</w:t>
      </w:r>
      <w:r w:rsidR="00B62839">
        <w:rPr>
          <w:bCs/>
        </w:rPr>
        <w:fldChar w:fldCharType="end"/>
      </w:r>
      <w:r>
        <w:rPr>
          <w:bCs/>
        </w:rPr>
        <w:t>.</w:t>
      </w:r>
      <w:r w:rsidR="000D4659">
        <w:rPr>
          <w:bCs/>
        </w:rPr>
        <w:t xml:space="preserve"> Despite a lack of data, </w:t>
      </w:r>
      <w:r w:rsidR="0093240B">
        <w:rPr>
          <w:bCs/>
        </w:rPr>
        <w:t>managers</w:t>
      </w:r>
      <w:r w:rsidR="000D4659">
        <w:rPr>
          <w:bCs/>
        </w:rPr>
        <w:t xml:space="preserve"> still need to make predictions about </w:t>
      </w:r>
      <w:r w:rsidR="0093240B">
        <w:rPr>
          <w:bCs/>
        </w:rPr>
        <w:t>the</w:t>
      </w:r>
      <w:r w:rsidR="000D4659">
        <w:rPr>
          <w:bCs/>
        </w:rPr>
        <w:t xml:space="preserve"> effects of </w:t>
      </w:r>
      <w:r w:rsidR="0093240B">
        <w:rPr>
          <w:bCs/>
        </w:rPr>
        <w:t xml:space="preserve">potential </w:t>
      </w:r>
      <w:r w:rsidR="000D4659">
        <w:rPr>
          <w:bCs/>
        </w:rPr>
        <w:t xml:space="preserve">management </w:t>
      </w:r>
      <w:r w:rsidR="0093240B">
        <w:rPr>
          <w:bCs/>
        </w:rPr>
        <w:t>actions</w:t>
      </w:r>
      <w:r w:rsidR="000D4659">
        <w:rPr>
          <w:bCs/>
        </w:rPr>
        <w:t xml:space="preserve"> in order to make decisions </w:t>
      </w:r>
      <w:r w:rsidR="00077FB2">
        <w:rPr>
          <w:bCs/>
        </w:rPr>
        <w:fldChar w:fldCharType="begin" w:fldLock="1"/>
      </w:r>
      <w:r w:rsidR="00A76C74">
        <w:rPr>
          <w:bCs/>
        </w:rPr>
        <w:instrText>ADDIN CSL_CITATION {"citationItems":[{"id":"ITEM-1","itemData":{"author":[{"dropping-particle":"","family":"Conroy","given":"Michael J.","non-dropping-particle":"","parse-names":false,"suffix":""},{"dropping-particle":"","family":"Peterson","given":"James T.","non-dropping-particle":"","parse-names":false,"suffix":""}],"id":"ITEM-1","issued":{"date-parts":[["2013"]]},"publisher":"Wiley-Blackwell","title":"Decision Making in Natural Resources Management","type":"book"},"uris":["http://www.mendeley.com/documents/?uuid=8243fe04-29e8-4c22-b4a0-e4b03ee825bd"]}],"mendeley":{"formattedCitation":"(Conroy and Peterson 2013)","plainTextFormattedCitation":"(Conroy and Peterson 2013)","previouslyFormattedCitation":"(Conroy and Peterson 2013)"},"properties":{"noteIndex":0},"schema":"https://github.com/citation-style-language/schema/raw/master/csl-citation.json"}</w:instrText>
      </w:r>
      <w:r w:rsidR="00077FB2">
        <w:rPr>
          <w:bCs/>
        </w:rPr>
        <w:fldChar w:fldCharType="separate"/>
      </w:r>
      <w:r w:rsidR="00077FB2" w:rsidRPr="00077FB2">
        <w:rPr>
          <w:bCs/>
          <w:noProof/>
        </w:rPr>
        <w:t>(Conroy and Peterson 2013)</w:t>
      </w:r>
      <w:r w:rsidR="00077FB2">
        <w:rPr>
          <w:bCs/>
        </w:rPr>
        <w:fldChar w:fldCharType="end"/>
      </w:r>
      <w:r w:rsidR="000D4659">
        <w:rPr>
          <w:bCs/>
        </w:rPr>
        <w:t>.</w:t>
      </w:r>
      <w:r>
        <w:rPr>
          <w:bCs/>
        </w:rPr>
        <w:t xml:space="preserve"> </w:t>
      </w:r>
      <w:r w:rsidR="00E8385D">
        <w:rPr>
          <w:bCs/>
        </w:rPr>
        <w:t>In such situations, decision makers often rely on qualitative assessments of species risk which may be subjective and lack explicit acknowledge</w:t>
      </w:r>
      <w:r w:rsidR="0093240B">
        <w:rPr>
          <w:bCs/>
        </w:rPr>
        <w:t>ment</w:t>
      </w:r>
      <w:r w:rsidR="00E8385D">
        <w:rPr>
          <w:bCs/>
        </w:rPr>
        <w:t xml:space="preserve"> of uncertainty</w:t>
      </w:r>
      <w:r w:rsidR="00DA7FD9">
        <w:rPr>
          <w:bCs/>
        </w:rPr>
        <w:t xml:space="preserve"> </w:t>
      </w:r>
      <w:r w:rsidR="00DA7FD9">
        <w:rPr>
          <w:bCs/>
        </w:rPr>
        <w:fldChar w:fldCharType="begin" w:fldLock="1"/>
      </w:r>
      <w:r w:rsidR="009803A2">
        <w:rPr>
          <w:bCs/>
        </w:rPr>
        <w:instrText>ADDIN CSL_CITATION {"citationItems":[{"id":"ITEM-1","itemData":{"DOI":"10.1016/j.actao.2004.01.008","ISSN":"1146609X","abstract":"Models of population dynamics are commonly used to predict risks in ecology, particularly risks of population decline. There is often considerable uncertainty associated with these predictions. However, alternatives to predictions based on population models have not been assessed. We used simulation models of hypothetical species to generate the kinds of data that might typically be available to ecologists and then invited other researchers to predict risks of population declines using these data. The accuracy of the predictions was assessed by comparison with the forecasts of the original model. The researchers used either population models or subjective judgement to make their predictions. Predictions made using models were only slightly more accurate than subjective judgements of risk. However, predictions using models tended to be unbiased, while subjective judgements were biased towards over-estimation. Psychology literature suggests that the bias of subjective judgements is likely to vary somewhat unpredictably among people, depending on their stake in the outcome. This will make subjective predictions more uncertain and less transparent than those based on models. © 2004 Elsevier SAS. All rights reserved.","author":[{"dropping-particle":"","family":"McCarthy","given":"Michael A.","non-dropping-particle":"","parse-names":false,"suffix":""},{"dropping-particle":"","family":"Keith","given":"David","non-dropping-particle":"","parse-names":false,"suffix":""},{"dropping-particle":"","family":"Tietjen","given":"Justine","non-dropping-particle":"","parse-names":false,"suffix":""},{"dropping-particle":"","family":"Burgman","given":"Mark A.","non-dropping-particle":"","parse-names":false,"suffix":""},{"dropping-particle":"","family":"Maunder","given":"Mark","non-dropping-particle":"","parse-names":false,"suffix":""},{"dropping-particle":"","family":"Master","given":"Larry","non-dropping-particle":"","parse-names":false,"suffix":""},{"dropping-particle":"","family":"Brook","given":"Barry W.","non-dropping-particle":"","parse-names":false,"suffix":""},{"dropping-particle":"","family":"Mace","given":"Georgina","non-dropping-particle":"","parse-names":false,"suffix":""},{"dropping-particle":"","family":"Possingham","given":"Hugh P.","non-dropping-particle":"","parse-names":false,"suffix":""},{"dropping-particle":"","family":"Medellin","given":"Rodrigo","non-dropping-particle":"","parse-names":false,"suffix":""},{"dropping-particle":"","family":"Andelman","given":"Sandy","non-dropping-particle":"","parse-names":false,"suffix":""},{"dropping-particle":"","family":"Regan","given":"Helen","non-dropping-particle":"","parse-names":false,"suffix":""},{"dropping-particle":"","family":"Regan","given":"Tracey","non-dropping-particle":"","parse-names":false,"suffix":""},{"dropping-particle":"","family":"Ruckelshaus","given":"Mary","non-dropping-particle":"","parse-names":false,"suffix":""}],"container-title":"Acta Oecologica","id":"ITEM-1","issue":"2","issued":{"date-parts":[["2004"]]},"page":"67-74","title":"Comparing predictions of extinction risk using models and subjective judgement","type":"article-journal","volume":"26"},"uris":["http://www.mendeley.com/documents/?uuid=3ba8450c-e25b-4e51-89a5-69366fe523af"]}],"mendeley":{"formattedCitation":"(McCarthy et al. 2004)","plainTextFormattedCitation":"(McCarthy et al. 2004)","previouslyFormattedCitation":"(McCarthy et al. 2004)"},"properties":{"noteIndex":0},"schema":"https://github.com/citation-style-language/schema/raw/master/csl-citation.json"}</w:instrText>
      </w:r>
      <w:r w:rsidR="00DA7FD9">
        <w:rPr>
          <w:bCs/>
        </w:rPr>
        <w:fldChar w:fldCharType="separate"/>
      </w:r>
      <w:r w:rsidR="00DA7FD9" w:rsidRPr="00DA7FD9">
        <w:rPr>
          <w:bCs/>
          <w:noProof/>
        </w:rPr>
        <w:t>(McCarthy et al. 2004)</w:t>
      </w:r>
      <w:r w:rsidR="00DA7FD9">
        <w:rPr>
          <w:bCs/>
        </w:rPr>
        <w:fldChar w:fldCharType="end"/>
      </w:r>
      <w:r w:rsidR="00E63637">
        <w:rPr>
          <w:bCs/>
        </w:rPr>
        <w:t xml:space="preserve">. </w:t>
      </w:r>
      <w:r>
        <w:rPr>
          <w:bCs/>
        </w:rPr>
        <w:t xml:space="preserve">Although </w:t>
      </w:r>
      <w:r w:rsidR="00F275B9">
        <w:rPr>
          <w:bCs/>
        </w:rPr>
        <w:t>qualitative</w:t>
      </w:r>
      <w:r>
        <w:rPr>
          <w:bCs/>
        </w:rPr>
        <w:t xml:space="preserve"> </w:t>
      </w:r>
      <w:r w:rsidR="00F275B9">
        <w:rPr>
          <w:bCs/>
        </w:rPr>
        <w:t xml:space="preserve">methods are useful in </w:t>
      </w:r>
      <w:r w:rsidR="00D924CB">
        <w:rPr>
          <w:bCs/>
        </w:rPr>
        <w:t xml:space="preserve">some </w:t>
      </w:r>
      <w:r w:rsidR="00F275B9">
        <w:rPr>
          <w:bCs/>
        </w:rPr>
        <w:t>circumstances</w:t>
      </w:r>
      <w:r>
        <w:rPr>
          <w:bCs/>
        </w:rPr>
        <w:t>, there may be many cases where even some knowledge of the species</w:t>
      </w:r>
      <w:ins w:id="11" w:author="Steen, David" w:date="2020-04-06T11:09:00Z">
        <w:r w:rsidR="002D755C">
          <w:rPr>
            <w:bCs/>
          </w:rPr>
          <w:t>’</w:t>
        </w:r>
      </w:ins>
      <w:r>
        <w:rPr>
          <w:bCs/>
        </w:rPr>
        <w:t xml:space="preserve"> life history and ecology can be used to develop demographic projection models that result in quantitative assessments of resiliency and extinction risk</w:t>
      </w:r>
      <w:del w:id="12" w:author="Steen, David" w:date="2020-04-06T11:10:00Z">
        <w:r w:rsidR="00B62839" w:rsidDel="002D755C">
          <w:rPr>
            <w:bCs/>
          </w:rPr>
          <w:delText xml:space="preserve"> and associated uncertainties</w:delText>
        </w:r>
      </w:del>
      <w:r>
        <w:rPr>
          <w:bCs/>
        </w:rPr>
        <w:t xml:space="preserve">. These quantitative projections allow for the explicit acknowledgement and incorporation of uncertainty and provide decision makers with more nuanced results upon which to base their </w:t>
      </w:r>
      <w:commentRangeStart w:id="13"/>
      <w:r>
        <w:rPr>
          <w:bCs/>
        </w:rPr>
        <w:t>decisions</w:t>
      </w:r>
      <w:commentRangeEnd w:id="13"/>
      <w:r w:rsidR="002D755C">
        <w:rPr>
          <w:rStyle w:val="CommentReference"/>
        </w:rPr>
        <w:commentReference w:id="13"/>
      </w:r>
      <w:r>
        <w:rPr>
          <w:bCs/>
        </w:rPr>
        <w:t>.</w:t>
      </w:r>
    </w:p>
    <w:p w14:paraId="30666C57" w14:textId="43011BF0" w:rsidR="00E8385D" w:rsidRDefault="00DF60A5" w:rsidP="00F275B9">
      <w:pPr>
        <w:spacing w:after="0" w:line="480" w:lineRule="auto"/>
        <w:rPr>
          <w:bCs/>
        </w:rPr>
      </w:pPr>
      <w:r>
        <w:rPr>
          <w:bCs/>
        </w:rPr>
        <w:tab/>
        <w:t>Snakes are notoriously persecuted by humans worldwide</w:t>
      </w:r>
      <w:r w:rsidR="007615D7">
        <w:rPr>
          <w:bCs/>
        </w:rPr>
        <w:t xml:space="preserve"> and are a group of </w:t>
      </w:r>
      <w:del w:id="14" w:author="Steen, David" w:date="2020-04-06T11:14:00Z">
        <w:r w:rsidR="007615D7" w:rsidDel="002D755C">
          <w:rPr>
            <w:bCs/>
          </w:rPr>
          <w:delText xml:space="preserve">high </w:delText>
        </w:r>
      </w:del>
      <w:r w:rsidR="007615D7">
        <w:rPr>
          <w:bCs/>
        </w:rPr>
        <w:t xml:space="preserve">conservation concern </w:t>
      </w:r>
      <w:r w:rsidR="007615D7">
        <w:rPr>
          <w:bCs/>
        </w:rPr>
        <w:fldChar w:fldCharType="begin" w:fldLock="1"/>
      </w:r>
      <w:r w:rsidR="00253BA2">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id":"ITEM-2","itemData":{"DOI":"10.1192/bjp.112.483.211-a","ISBN":"9780801445651","ISSN":"0007-1250","editor":[{"dropping-particle":"","family":"Mullin","given":"Stephen J.","non-dropping-particle":"","parse-names":false,"suffix":""},{"dropping-particle":"","family":"Seigel","given":"Richard A.","non-dropping-particle":"","parse-names":false,"suffix":""}],"id":"ITEM-2","issued":{"date-parts":[["2009"]]},"publisher":"Cornell University Press","publisher-place":"Ithaca, NY","title":"Snakes: Ecology and Conservation","type":"book"},"uris":["http://www.mendeley.com/documents/?uuid=25a58ae1-42ed-444c-a69f-16a37797b967"]}],"mendeley":{"formattedCitation":"(Mullin and Seigel 2009, Böhm et al. 2013)","plainTextFormattedCitation":"(Mullin and Seigel 2009, Böhm et al. 2013)","previouslyFormattedCitation":"(Mullin and Seigel 2009, Böhm et al. 2013)"},"properties":{"noteIndex":0},"schema":"https://github.com/citation-style-language/schema/raw/master/csl-citation.json"}</w:instrText>
      </w:r>
      <w:r w:rsidR="007615D7">
        <w:rPr>
          <w:bCs/>
        </w:rPr>
        <w:fldChar w:fldCharType="separate"/>
      </w:r>
      <w:r w:rsidR="00253BA2" w:rsidRPr="00253BA2">
        <w:rPr>
          <w:bCs/>
          <w:noProof/>
        </w:rPr>
        <w:t>(Mullin and Seigel 2009, Böhm et al. 2013)</w:t>
      </w:r>
      <w:r w:rsidR="007615D7">
        <w:rPr>
          <w:bCs/>
        </w:rPr>
        <w:fldChar w:fldCharType="end"/>
      </w:r>
      <w:r w:rsidR="00ED33FB">
        <w:rPr>
          <w:bCs/>
        </w:rPr>
        <w:t>.</w:t>
      </w:r>
      <w:r w:rsidR="009E795B">
        <w:rPr>
          <w:bCs/>
        </w:rPr>
        <w:t xml:space="preserve"> A recent </w:t>
      </w:r>
      <w:r w:rsidR="00C93FA0">
        <w:rPr>
          <w:bCs/>
        </w:rPr>
        <w:t xml:space="preserve">analysis of a randomly selected subset of reptile species showed that up to 33% of snake species worldwide may be threatened </w:t>
      </w:r>
      <w:r w:rsidR="00C93FA0">
        <w:rPr>
          <w:bCs/>
        </w:rPr>
        <w:fldChar w:fldCharType="begin" w:fldLock="1"/>
      </w:r>
      <w:r w:rsidR="00D13906">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C93FA0">
        <w:rPr>
          <w:bCs/>
        </w:rPr>
        <w:fldChar w:fldCharType="separate"/>
      </w:r>
      <w:r w:rsidR="00C93FA0" w:rsidRPr="00C93FA0">
        <w:rPr>
          <w:bCs/>
          <w:noProof/>
        </w:rPr>
        <w:t>(Böhm et al. 2013)</w:t>
      </w:r>
      <w:r w:rsidR="00C93FA0">
        <w:rPr>
          <w:bCs/>
        </w:rPr>
        <w:fldChar w:fldCharType="end"/>
      </w:r>
      <w:r w:rsidR="00C93FA0">
        <w:rPr>
          <w:bCs/>
        </w:rPr>
        <w:t>.</w:t>
      </w:r>
      <w:r w:rsidR="00D13906" w:rsidRPr="00D13906">
        <w:rPr>
          <w:bCs/>
        </w:rPr>
        <w:t xml:space="preserve"> </w:t>
      </w:r>
      <w:r w:rsidR="00D13906">
        <w:rPr>
          <w:bCs/>
        </w:rPr>
        <w:t xml:space="preserve">For many species there is data about species distribution only, and information about population trends is lacking. However, an analysis of 17 snake populations in Europe, Australia, and Nigeria found that 11 (65%) declined sharply over the ~20 year study period </w:t>
      </w:r>
      <w:commentRangeStart w:id="15"/>
      <w:r w:rsidR="00D13906">
        <w:rPr>
          <w:bCs/>
        </w:rPr>
        <w:fldChar w:fldCharType="begin" w:fldLock="1"/>
      </w:r>
      <w:r w:rsidR="00D039AA">
        <w:rPr>
          <w:bCs/>
        </w:rPr>
        <w:instrText>ADDIN CSL_CITATION {"citationItems":[{"id":"ITEM-1","itemData":{"DOI":"10.1098/rsbl.2010.0373","ISSN":"1744957X","abstract":"Long-term studies have revealed population declines in fishes, amphibians, reptiles, birds and mammals. In birds, and particularly amphibians, these declines are a global phenomenon whose causes are often unclear. Among reptiles, snakes are top predators and therefore a decline in their numbers may have serious consequences for the functioning of many ecosystems. Our results show that, of 17 snake populations (eight species) from the UK, France, Italy, Nigeria and Australia, 11 have declined sharply over the same relatively short period of time with five remaining stable and one showing signs of a marginal increase. Although the causes of these declines are currently unknown, we suspect that they are multi-faceted (such as habitat quality deterioration, prey availability), and with a common cause, e.g. global climate change, at their root.","author":[{"dropping-particle":"","family":"Reading","given":"C. J.","non-dropping-particle":"","parse-names":false,"suffix":""},{"dropping-particle":"","family":"Luiselli","given":"L. M.","non-dropping-particle":"","parse-names":false,"suffix":""},{"dropping-particle":"","family":"Akani","given":"G. C.","non-dropping-particle":"","parse-names":false,"suffix":""},{"dropping-particle":"","family":"Bonnet","given":"X.","non-dropping-particle":"","parse-names":false,"suffix":""},{"dropping-particle":"","family":"Amori","given":"G.","non-dropping-particle":"","parse-names":false,"suffix":""},{"dropping-particle":"","family":"Ballouard","given":"J. M.","non-dropping-particle":"","parse-names":false,"suffix":""},{"dropping-particle":"","family":"Filippi","given":"E.","non-dropping-particle":"","parse-names":false,"suffix":""},{"dropping-particle":"","family":"Naulleau","given":"G.","non-dropping-particle":"","parse-names":false,"suffix":""},{"dropping-particle":"","family":"Pearson","given":"D.","non-dropping-particle":"","parse-names":false,"suffix":""},{"dropping-particle":"","family":"Rugiero","given":"L.","non-dropping-particle":"","parse-names":false,"suffix":""}],"container-title":"Biology Letters","id":"ITEM-1","issue":"6","issued":{"date-parts":[["2010"]]},"page":"777-780","title":"Are snake populations in widespread decline?","type":"article-journal","volume":"6"},"uris":["http://www.mendeley.com/documents/?uuid=600de389-39ba-4a01-af36-e4722354b8c7"]}],"mendeley":{"formattedCitation":"(Reading et al. 2010)","plainTextFormattedCitation":"(Reading et al. 2010)","previouslyFormattedCitation":"(Reading et al. 2010)"},"properties":{"noteIndex":0},"schema":"https://github.com/citation-style-language/schema/raw/master/csl-citation.json"}</w:instrText>
      </w:r>
      <w:r w:rsidR="00D13906">
        <w:rPr>
          <w:bCs/>
        </w:rPr>
        <w:fldChar w:fldCharType="separate"/>
      </w:r>
      <w:r w:rsidR="00D13906" w:rsidRPr="00D13906">
        <w:rPr>
          <w:bCs/>
          <w:noProof/>
        </w:rPr>
        <w:t>(Reading et al. 2010)</w:t>
      </w:r>
      <w:r w:rsidR="00D13906">
        <w:rPr>
          <w:bCs/>
        </w:rPr>
        <w:fldChar w:fldCharType="end"/>
      </w:r>
      <w:commentRangeEnd w:id="15"/>
      <w:r w:rsidR="002D755C">
        <w:rPr>
          <w:rStyle w:val="CommentReference"/>
        </w:rPr>
        <w:commentReference w:id="15"/>
      </w:r>
      <w:r w:rsidR="00D13906">
        <w:rPr>
          <w:bCs/>
        </w:rPr>
        <w:t>.</w:t>
      </w:r>
      <w:r w:rsidR="00E8385D">
        <w:rPr>
          <w:bCs/>
        </w:rPr>
        <w:t xml:space="preserve"> </w:t>
      </w:r>
      <w:r w:rsidR="003575E5">
        <w:rPr>
          <w:bCs/>
        </w:rPr>
        <w:t xml:space="preserve">Habitat loss due to urbanization and human development is one of the main threats facing snake populations </w:t>
      </w:r>
      <w:r w:rsidR="003575E5">
        <w:rPr>
          <w:bCs/>
        </w:rPr>
        <w:fldChar w:fldCharType="begin" w:fldLock="1"/>
      </w:r>
      <w:r w:rsidR="008D71D5">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id":"ITEM-2","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2","issued":{"date-parts":[["2013"]]},"page":"372-385","title":"The conservation status of the world's reptiles","type":"article-journal","volume":"157"},"uris":["http://www.mendeley.com/documents/?uuid=f3bfc329-2485-4009-9790-2df43d1433e7"]}],"mendeley":{"formattedCitation":"(Gibbons et al. 2000, Böhm et al. 2013)","plainTextFormattedCitation":"(Gibbons et al. 2000, Böhm et al. 2013)","previouslyFormattedCitation":"(Gibbons et al. 2000, Böhm et al. 2013)"},"properties":{"noteIndex":0},"schema":"https://github.com/citation-style-language/schema/raw/master/csl-citation.json"}</w:instrText>
      </w:r>
      <w:r w:rsidR="003575E5">
        <w:rPr>
          <w:bCs/>
        </w:rPr>
        <w:fldChar w:fldCharType="separate"/>
      </w:r>
      <w:r w:rsidR="003575E5" w:rsidRPr="003575E5">
        <w:rPr>
          <w:bCs/>
          <w:noProof/>
        </w:rPr>
        <w:t xml:space="preserve">(Gibbons et </w:t>
      </w:r>
      <w:r w:rsidR="003575E5" w:rsidRPr="003575E5">
        <w:rPr>
          <w:bCs/>
          <w:noProof/>
        </w:rPr>
        <w:lastRenderedPageBreak/>
        <w:t>al. 2000, Böhm et al. 2013)</w:t>
      </w:r>
      <w:r w:rsidR="003575E5">
        <w:rPr>
          <w:bCs/>
        </w:rPr>
        <w:fldChar w:fldCharType="end"/>
      </w:r>
      <w:r w:rsidR="003575E5">
        <w:rPr>
          <w:bCs/>
        </w:rPr>
        <w:t xml:space="preserve">. Additionally, </w:t>
      </w:r>
      <w:r w:rsidR="00E8385D">
        <w:rPr>
          <w:bCs/>
        </w:rPr>
        <w:t>as humans move into previously natural areas snakes face increased threats as result of human interactions</w:t>
      </w:r>
      <w:r w:rsidR="0050757F">
        <w:rPr>
          <w:bCs/>
        </w:rPr>
        <w:t xml:space="preserve"> </w:t>
      </w:r>
      <w:r w:rsidR="00D039AA">
        <w:rPr>
          <w:bCs/>
        </w:rPr>
        <w:fldChar w:fldCharType="begin" w:fldLock="1"/>
      </w:r>
      <w:r w:rsidR="003575E5">
        <w:rPr>
          <w:bCs/>
        </w:rPr>
        <w:instrText>ADDIN CSL_CITATION {"citationItems":[{"id":"ITEM-1","itemData":{"author":[{"dropping-particle":"","family":"Burghardt","given":"Gordon M.","non-dropping-particle":"","parse-names":false,"suffix":""},{"dropping-particle":"","family":"Murphy","given":"James B.","non-dropping-particle":"","parse-names":false,"suffix":""},{"dropping-particle":"","family":"Chiszar","given":"David","non-dropping-particle":"","parse-names":false,"suffix":""},{"dropping-particle":"","family":"Hutchins","given":"Michael","non-dropping-particle":"","parse-names":false,"suffix":""}],"chapter-number":"10","container-title":"Snakes: Ecology and Conservation","editor":[{"dropping-particle":"","family":"Mullin","given":"Stephen J.","non-dropping-particle":"","parse-names":false,"suffix":""},{"dropping-particle":"","family":"Seigel","given":"Richard A.","non-dropping-particle":"","parse-names":false,"suffix":""}],"id":"ITEM-1","issued":{"date-parts":[["2009"]]},"page":"262-280","publisher":"Cornell University Press","publisher-place":"Ithaca, NY","title":"Combating Ophiophobia: Origins, Treatment, Education, and Conservation Tools","type":"chapter"},"uris":["http://www.mendeley.com/documents/?uuid=2008b31a-913f-48f2-a6a4-7a6b123f91bb"]}],"mendeley":{"formattedCitation":"(Burghardt et al. 2009)","plainTextFormattedCitation":"(Burghardt et al. 2009)","previouslyFormattedCitation":"(Burghardt et al. 2009)"},"properties":{"noteIndex":0},"schema":"https://github.com/citation-style-language/schema/raw/master/csl-citation.json"}</w:instrText>
      </w:r>
      <w:r w:rsidR="00D039AA">
        <w:rPr>
          <w:bCs/>
        </w:rPr>
        <w:fldChar w:fldCharType="separate"/>
      </w:r>
      <w:r w:rsidR="003575E5" w:rsidRPr="003575E5">
        <w:rPr>
          <w:bCs/>
          <w:noProof/>
        </w:rPr>
        <w:t>(Burghardt et al. 2009)</w:t>
      </w:r>
      <w:r w:rsidR="00D039AA">
        <w:rPr>
          <w:bCs/>
        </w:rPr>
        <w:fldChar w:fldCharType="end"/>
      </w:r>
      <w:r w:rsidR="00E8385D">
        <w:rPr>
          <w:bCs/>
        </w:rPr>
        <w:t xml:space="preserve">. </w:t>
      </w:r>
    </w:p>
    <w:p w14:paraId="3737BB2F" w14:textId="21365820" w:rsidR="00E8385D" w:rsidRDefault="00E8385D" w:rsidP="00F275B9">
      <w:pPr>
        <w:spacing w:after="0" w:line="480" w:lineRule="auto"/>
        <w:rPr>
          <w:bCs/>
        </w:rPr>
      </w:pPr>
      <w:r>
        <w:rPr>
          <w:bCs/>
        </w:rPr>
        <w:tab/>
        <w:t>Snakes and many other reptiles are difficult to monitor</w:t>
      </w:r>
      <w:r w:rsidR="00D13906">
        <w:rPr>
          <w:bCs/>
        </w:rPr>
        <w:t>, leading to data deficiency for many species</w:t>
      </w:r>
      <w:r w:rsidR="008D71D5">
        <w:rPr>
          <w:bCs/>
        </w:rPr>
        <w:t xml:space="preserve"> </w:t>
      </w:r>
      <w:r w:rsidR="008D71D5">
        <w:rPr>
          <w:bCs/>
        </w:rPr>
        <w:fldChar w:fldCharType="begin" w:fldLock="1"/>
      </w:r>
      <w:r w:rsidR="00C20044">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8D71D5">
        <w:rPr>
          <w:bCs/>
        </w:rPr>
        <w:fldChar w:fldCharType="separate"/>
      </w:r>
      <w:r w:rsidR="008D71D5" w:rsidRPr="008D71D5">
        <w:rPr>
          <w:bCs/>
          <w:noProof/>
        </w:rPr>
        <w:t>(Böhm et al. 2013)</w:t>
      </w:r>
      <w:r w:rsidR="008D71D5">
        <w:rPr>
          <w:bCs/>
        </w:rPr>
        <w:fldChar w:fldCharType="end"/>
      </w:r>
      <w:r w:rsidR="00D13906">
        <w:rPr>
          <w:bCs/>
        </w:rPr>
        <w:t>.</w:t>
      </w:r>
      <w:r w:rsidR="008D71D5">
        <w:rPr>
          <w:bCs/>
        </w:rPr>
        <w:t xml:space="preserve"> Many snakes </w:t>
      </w:r>
      <w:r w:rsidR="00C20044">
        <w:rPr>
          <w:bCs/>
        </w:rPr>
        <w:t xml:space="preserve">are cryptic and difficult to detect, exhibit low activity, and are not commonly captured using standardized sampling protocols </w:t>
      </w:r>
      <w:commentRangeStart w:id="16"/>
      <w:r w:rsidR="00C20044">
        <w:rPr>
          <w:bCs/>
        </w:rPr>
        <w:fldChar w:fldCharType="begin" w:fldLock="1"/>
      </w:r>
      <w:r w:rsidR="00C20044">
        <w:rPr>
          <w:bCs/>
        </w:rPr>
        <w:instrText>ADDIN CSL_CITATION {"citationItems":[{"id":"ITEM-1","itemData":{"DOI":"10.1643/0045-8511(2007)2007[507:edoapp]2.0.co;2","ISSN":"0045-8511","abstract":"Although recent reports of global amphibian declines have received considerable attention, reptile declines have gone largely unreported. Among reptiles, snakes are particularly difficult to quantitatively sample, and thus, most reports of snake declines are based on qualitative or anecdotal evidence. Recently, several sources have suggested that Eastern Kingsnakes (Lampropeltis getula) have declined over a substantial portion of their range in the southeastern United States, particularly in Florida. However, published evidence for L. getula declines or their potential causes are limited. We monitored the status of a population of L. getula on the U.S. Department of Energy’s Savannah River Site (SRS) in Aiken, South Carolina, USA, from 1975 to 2006. Herpetofaunal populations on the Savannah River Site have been protected from the pressures of collecting and development since 1951 due to site access restrictions. Here, we document a decline in both abundance and body condition of L. getula inhabiting the vicinity of a large isolated wetland over the past three decades. Because this L. getula population was protected from anthropogenic habitat degradation, collection, and road mortality, we are able to exclude these factors as possible causes of the documented decline. Although the definitive cause of the decline remains enigmatic, natural succession of the surrounding uplands, periodic extreme droughts, shifts in community composition (e.g., increased Agkistrodon piscivorus abundance), introduced fire ants, or disease are all potential contributors to the decline","author":[{"dropping-particle":"","family":"Winne","given":"Christopher T.","non-dropping-particle":"","parse-names":false,"suffix":""},{"dropping-particle":"","family":"Willson","given":"John D.","non-dropping-particle":"","parse-names":false,"suffix":""},{"dropping-particle":"","family":"Todd","given":"Brian D.","non-dropping-particle":"","parse-names":false,"suffix":""},{"dropping-particle":"","family":"Andrews","given":"Kimberly M.","non-dropping-particle":"","parse-names":false,"suffix":""},{"dropping-particle":"","family":"Gibbons","given":"J. Whitfield","non-dropping-particle":"","parse-names":false,"suffix":""}],"container-title":"Copeia","id":"ITEM-1","issue":"3","issued":{"date-parts":[["2007"]]},"page":"507-519","title":"Enigmatic Decline of a Protected Population of Eastern Kingsnakes, Lampropeltis Getula, in South Carolina","type":"article-journal","volume":"2007"},"uris":["http://www.mendeley.com/documents/?uuid=8e206d59-9d76-4a8a-9626-bbbf661e72b6"]}],"mendeley":{"formattedCitation":"(Winne et al. 2007)","plainTextFormattedCitation":"(Winne et al. 2007)","previouslyFormattedCitation":"(Winne et al. 2007)"},"properties":{"noteIndex":0},"schema":"https://github.com/citation-style-language/schema/raw/master/csl-citation.json"}</w:instrText>
      </w:r>
      <w:r w:rsidR="00C20044">
        <w:rPr>
          <w:bCs/>
        </w:rPr>
        <w:fldChar w:fldCharType="separate"/>
      </w:r>
      <w:r w:rsidR="00C20044" w:rsidRPr="00C20044">
        <w:rPr>
          <w:bCs/>
          <w:noProof/>
        </w:rPr>
        <w:t>(Winne et al. 2007)</w:t>
      </w:r>
      <w:r w:rsidR="00C20044">
        <w:rPr>
          <w:bCs/>
        </w:rPr>
        <w:fldChar w:fldCharType="end"/>
      </w:r>
      <w:commentRangeEnd w:id="16"/>
      <w:r w:rsidR="00471FAC">
        <w:rPr>
          <w:rStyle w:val="CommentReference"/>
        </w:rPr>
        <w:commentReference w:id="16"/>
      </w:r>
      <w:r w:rsidR="00C20044">
        <w:rPr>
          <w:bCs/>
        </w:rPr>
        <w:t>. As a result, quantitative assessments of perceived declines are lacking</w:t>
      </w:r>
      <w:r w:rsidR="00B62839">
        <w:rPr>
          <w:bCs/>
        </w:rPr>
        <w:t xml:space="preserve"> </w:t>
      </w:r>
      <w:commentRangeStart w:id="17"/>
      <w:r w:rsidR="00B62839">
        <w:rPr>
          <w:bCs/>
        </w:rPr>
        <w:fldChar w:fldCharType="begin" w:fldLock="1"/>
      </w:r>
      <w:r w:rsidR="00B62839">
        <w:rPr>
          <w:bCs/>
        </w:rPr>
        <w:instrText>ADDIN CSL_CITATION {"citationItems":[{"id":"ITEM-1","itemData":{"DOI":"10.1016/j.biocon.2016.05.018","ISSN":"00063207","abstract":"We have no information on the risk of extinction of 21% of reptiles listed as Data Deficient on the Sampled Red List Index (SRLI), an indicator developed to track global change in species status. Data Deficient species are of high research priority, because they contribute to uncertainty in estimates of extinction risk and are neglected by conservation programmes. We review the causes of data deficiency in reptiles; the likely status of Data Deficient reptiles; and possible solutions for their re-assessment. We find that 52% of Data Deficient reptiles lack information on population status and trends, and that few species are only known from type specimens and old records. We build a random forest model for SRLI species of known extinction risk, based on life-history, environmental and threat information. The final model shows perfect classification accuracy (100%) in ten-fold cross validation. We use the model to predict that 56 of 292 Data Deficient reptiles (19%) are at risk of extinction, so the overall proportion of threatened reptiles in the SRLI (19%) remains unchanged. Regions predicted to contain large numbers of threatened Data Deficient reptiles overlap with known centres of threatened species richness. However, the model shows lower accuracy (79%) on 29 species recently re-assessed in the Global Reptile Assessment. Predictive models could be used to prioritize Data Deficient species and reptiles not included in the SRLI, and new reptile assessments could be used to improve model predictions through adaptive learning.","author":[{"dropping-particle":"","family":"Bland","given":"Lucie M.","non-dropping-particle":"","parse-names":false,"suffix":""},{"dropping-particle":"","family":"Böhm","given":"Monika","non-dropping-particle":"","parse-names":false,"suffix":""}],"container-title":"Biological Conservation","id":"ITEM-1","issued":{"date-parts":[["2016"]]},"page":"16-22","title":"Overcoming data deficiency in reptiles","type":"article-journal","volume":"204"},"uris":["http://www.mendeley.com/documents/?uuid=fe9d81c2-28f1-49e2-bf35-706caa8debe6"]}],"mendeley":{"formattedCitation":"(Bland and Böhm 2016)","plainTextFormattedCitation":"(Bland and Böhm 2016)","previouslyFormattedCitation":"(Bland and Böhm 2016)"},"properties":{"noteIndex":0},"schema":"https://github.com/citation-style-language/schema/raw/master/csl-citation.json"}</w:instrText>
      </w:r>
      <w:r w:rsidR="00B62839">
        <w:rPr>
          <w:bCs/>
        </w:rPr>
        <w:fldChar w:fldCharType="separate"/>
      </w:r>
      <w:r w:rsidR="00B62839" w:rsidRPr="00B62839">
        <w:rPr>
          <w:bCs/>
          <w:noProof/>
        </w:rPr>
        <w:t>(Bland and Böhm 2016)</w:t>
      </w:r>
      <w:r w:rsidR="00B62839">
        <w:rPr>
          <w:bCs/>
        </w:rPr>
        <w:fldChar w:fldCharType="end"/>
      </w:r>
      <w:commentRangeEnd w:id="17"/>
      <w:r w:rsidR="002D755C">
        <w:rPr>
          <w:rStyle w:val="CommentReference"/>
        </w:rPr>
        <w:commentReference w:id="17"/>
      </w:r>
      <w:r w:rsidR="00C20044">
        <w:rPr>
          <w:bCs/>
        </w:rPr>
        <w:t xml:space="preserve">. Lack of monitoring data also makes it difficult to quantify relationships between environmental stressors and population dynamics </w:t>
      </w:r>
      <w:commentRangeStart w:id="18"/>
      <w:r w:rsidR="00C20044">
        <w:rPr>
          <w:bCs/>
        </w:rPr>
        <w:fldChar w:fldCharType="begin" w:fldLock="1"/>
      </w:r>
      <w:r w:rsidR="00A22471">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mendeley":{"formattedCitation":"(Gibbons et al. 2000)","plainTextFormattedCitation":"(Gibbons et al. 2000)","previouslyFormattedCitation":"(Gibbons et al. 2000)"},"properties":{"noteIndex":0},"schema":"https://github.com/citation-style-language/schema/raw/master/csl-citation.json"}</w:instrText>
      </w:r>
      <w:r w:rsidR="00C20044">
        <w:rPr>
          <w:bCs/>
        </w:rPr>
        <w:fldChar w:fldCharType="separate"/>
      </w:r>
      <w:r w:rsidR="00C20044" w:rsidRPr="00C20044">
        <w:rPr>
          <w:bCs/>
          <w:noProof/>
        </w:rPr>
        <w:t>(Gibbons et al. 2000)</w:t>
      </w:r>
      <w:r w:rsidR="00C20044">
        <w:rPr>
          <w:bCs/>
        </w:rPr>
        <w:fldChar w:fldCharType="end"/>
      </w:r>
      <w:commentRangeEnd w:id="18"/>
      <w:r w:rsidR="00471FAC">
        <w:rPr>
          <w:rStyle w:val="CommentReference"/>
        </w:rPr>
        <w:commentReference w:id="18"/>
      </w:r>
      <w:r w:rsidR="00C20044">
        <w:rPr>
          <w:bCs/>
        </w:rPr>
        <w:t>.</w:t>
      </w:r>
      <w:r w:rsidR="00D13906">
        <w:rPr>
          <w:bCs/>
        </w:rPr>
        <w:t xml:space="preserve"> </w:t>
      </w:r>
      <w:r w:rsidR="00EB6CF3">
        <w:rPr>
          <w:bCs/>
        </w:rPr>
        <w:t>These factors</w:t>
      </w:r>
      <w:r>
        <w:rPr>
          <w:bCs/>
        </w:rPr>
        <w:t xml:space="preserve"> </w:t>
      </w:r>
      <w:r w:rsidR="000F29BE">
        <w:rPr>
          <w:bCs/>
        </w:rPr>
        <w:t>present</w:t>
      </w:r>
      <w:r w:rsidR="00EB6CF3">
        <w:rPr>
          <w:bCs/>
        </w:rPr>
        <w:t xml:space="preserve"> many</w:t>
      </w:r>
      <w:r w:rsidR="000F29BE">
        <w:rPr>
          <w:bCs/>
        </w:rPr>
        <w:t xml:space="preserve"> challenges for </w:t>
      </w:r>
      <w:r>
        <w:rPr>
          <w:bCs/>
        </w:rPr>
        <w:t xml:space="preserve">conservation planning </w:t>
      </w:r>
      <w:r w:rsidR="00D13906">
        <w:rPr>
          <w:bCs/>
        </w:rPr>
        <w:t xml:space="preserve">and assessment. </w:t>
      </w:r>
    </w:p>
    <w:p w14:paraId="5AFB84D6" w14:textId="3652E6F1" w:rsidR="00770BE3" w:rsidRDefault="00F275B9" w:rsidP="00F275B9">
      <w:pPr>
        <w:spacing w:after="0" w:line="480" w:lineRule="auto"/>
      </w:pPr>
      <w:r>
        <w:rPr>
          <w:bCs/>
        </w:rPr>
        <w:tab/>
      </w:r>
      <w:r w:rsidR="00770BE3">
        <w:t>The Puerto Rican boa (</w:t>
      </w:r>
      <w:r w:rsidR="00770BE3">
        <w:rPr>
          <w:i/>
        </w:rPr>
        <w:t>Chilabothrus</w:t>
      </w:r>
      <w:r w:rsidR="00770BE3" w:rsidRPr="005C00B2">
        <w:rPr>
          <w:i/>
        </w:rPr>
        <w:t xml:space="preserve"> inornatus</w:t>
      </w:r>
      <w:r w:rsidR="00770BE3">
        <w:t>) is a terrestrial</w:t>
      </w:r>
      <w:r w:rsidR="00A76C74">
        <w:t>/arboreal</w:t>
      </w:r>
      <w:r w:rsidR="00770BE3">
        <w:t xml:space="preserve"> boa endemic to the island of Puerto Rico. This species has been classified as Endangered in the United States since 1970</w:t>
      </w:r>
      <w:r>
        <w:t xml:space="preserve"> and </w:t>
      </w:r>
      <w:r w:rsidR="000D4659">
        <w:t xml:space="preserve">listing under the Act requires periodic assessment of the species status to inform possible reclassification decisions and </w:t>
      </w:r>
      <w:r w:rsidR="00BC0CFB">
        <w:t>recovery planning</w:t>
      </w:r>
      <w:r w:rsidR="00E63637">
        <w:t xml:space="preserve">. </w:t>
      </w:r>
      <w:r w:rsidR="00E8385D">
        <w:t>Despite widespread accounts of species occurrence, there are no estimates of historic or current population size and limited field studies</w:t>
      </w:r>
      <w:r w:rsidR="000D4659">
        <w:t xml:space="preserve"> on population status, trends or demographics</w:t>
      </w:r>
      <w:r w:rsidR="00E8385D">
        <w:t xml:space="preserve">. However, demographics and life history of captive populations are well understood. </w:t>
      </w:r>
      <w:r>
        <w:t>We</w:t>
      </w:r>
      <w:r w:rsidR="00770BE3">
        <w:t xml:space="preserve"> </w:t>
      </w:r>
      <w:commentRangeStart w:id="19"/>
      <w:r w:rsidR="00770BE3">
        <w:t xml:space="preserve">used expert opinion and published studies </w:t>
      </w:r>
      <w:commentRangeEnd w:id="19"/>
      <w:r w:rsidR="007F2AF5">
        <w:rPr>
          <w:rStyle w:val="CommentReference"/>
        </w:rPr>
        <w:commentReference w:id="19"/>
      </w:r>
      <w:r w:rsidR="00770BE3">
        <w:t>to develop a demographic projection model, which was used to assess the predicted future status of the Puerto Rican boa (hereafter, PR boa) under several potential scenarios.</w:t>
      </w:r>
      <w:r w:rsidR="00E8385D">
        <w:t xml:space="preserve"> This model allowed us to incorporate many sources of uncertainty to produce quantitative estimates of quasi-extinction risk and p</w:t>
      </w:r>
      <w:r w:rsidR="008A1129">
        <w:t>opulation growth.</w:t>
      </w:r>
      <w:r w:rsidR="000D4659">
        <w:t xml:space="preserve"> This type of model, despite lack of data, will still be useful for status assessment, reclassification decisions, recovery planning and prioritizing future research and monitoring.</w:t>
      </w:r>
      <w:r w:rsidR="008A1129">
        <w:t xml:space="preserve"> </w:t>
      </w:r>
    </w:p>
    <w:p w14:paraId="203CE3CA" w14:textId="254D0BD2" w:rsidR="00770BE3" w:rsidRDefault="00770BE3" w:rsidP="006D6A6C">
      <w:pPr>
        <w:spacing w:after="0" w:line="480" w:lineRule="auto"/>
      </w:pPr>
    </w:p>
    <w:p w14:paraId="5B24B2DA" w14:textId="5E170CED" w:rsidR="005C00B2" w:rsidRDefault="006D6A6C" w:rsidP="006D6A6C">
      <w:pPr>
        <w:spacing w:after="0" w:line="480" w:lineRule="auto"/>
        <w:rPr>
          <w:b/>
        </w:rPr>
      </w:pPr>
      <w:r w:rsidRPr="00450657">
        <w:rPr>
          <w:b/>
        </w:rPr>
        <w:t>METHODS</w:t>
      </w:r>
    </w:p>
    <w:p w14:paraId="3557D822" w14:textId="63DEF0E5" w:rsidR="00B650C2" w:rsidRDefault="00B650C2" w:rsidP="006D6A6C">
      <w:pPr>
        <w:spacing w:after="0" w:line="480" w:lineRule="auto"/>
        <w:rPr>
          <w:bCs/>
        </w:rPr>
      </w:pPr>
      <w:r>
        <w:rPr>
          <w:bCs/>
          <w:i/>
          <w:iCs/>
        </w:rPr>
        <w:t>Focal Species</w:t>
      </w:r>
    </w:p>
    <w:p w14:paraId="7ACC61EC" w14:textId="002341AA" w:rsidR="00B650C2" w:rsidRDefault="00931887" w:rsidP="006D6A6C">
      <w:pPr>
        <w:spacing w:after="0" w:line="480" w:lineRule="auto"/>
        <w:rPr>
          <w:bCs/>
        </w:rPr>
      </w:pPr>
      <w:r>
        <w:rPr>
          <w:bCs/>
        </w:rPr>
        <w:lastRenderedPageBreak/>
        <w:tab/>
        <w:t>The Puerto Rican boa is</w:t>
      </w:r>
      <w:r w:rsidR="008E39C1">
        <w:rPr>
          <w:bCs/>
        </w:rPr>
        <w:t xml:space="preserve"> a large boa t</w:t>
      </w:r>
      <w:r w:rsidR="007949C4">
        <w:rPr>
          <w:bCs/>
        </w:rPr>
        <w:t>hat grow</w:t>
      </w:r>
      <w:r w:rsidR="00373C7B">
        <w:rPr>
          <w:bCs/>
        </w:rPr>
        <w:t>s</w:t>
      </w:r>
      <w:r w:rsidR="007949C4">
        <w:rPr>
          <w:bCs/>
        </w:rPr>
        <w:t xml:space="preserve"> to an average size of </w:t>
      </w:r>
      <w:r w:rsidR="00A76C74">
        <w:rPr>
          <w:bCs/>
        </w:rPr>
        <w:t>~1.5 m</w:t>
      </w:r>
      <w:r w:rsidR="007949C4">
        <w:rPr>
          <w:bCs/>
        </w:rPr>
        <w:t xml:space="preserve"> and live up to 32 years</w:t>
      </w:r>
      <w:r w:rsidR="008E39C1">
        <w:rPr>
          <w:bCs/>
        </w:rPr>
        <w:t>. Females reproduce biennially, producing 18-32 eggs per clutch</w:t>
      </w:r>
      <w:r w:rsidR="007949C4">
        <w:rPr>
          <w:bCs/>
        </w:rPr>
        <w:t xml:space="preserve"> </w:t>
      </w:r>
      <w:r w:rsidR="007949C4">
        <w:rPr>
          <w:bCs/>
        </w:rPr>
        <w:fldChar w:fldCharType="begin" w:fldLock="1"/>
      </w:r>
      <w:r w:rsidR="00C93FA0">
        <w:rPr>
          <w:bCs/>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id":"ITEM-3","itemData":{"DOI":"10.1111/j.1748-1090.1976.tb00134.x","ISSN":"0074-9664","author":[{"dropping-particle":"","family":"Huff","given":"Thomas A.","non-dropping-particle":"","parse-names":false,"suffix":""}],"container-title":"International Zoo Yearbook","id":"ITEM-3","issue":"1","issued":{"date-parts":[["1978"]]},"page":"81-82","title":"Breeding the Puerto Rican boa at the Reptile Breeding Foundation.","type":"article-journal","volume":"16"},"uris":["http://www.mendeley.com/documents/?uuid=7dfa10b4-5a75-4365-814b-6b9bfcc8be65"]}],"mendeley":{"formattedCitation":"(Huff 1978, Tolson 1992, Puente Rolon 2012)","plainTextFormattedCitation":"(Huff 1978, Tolson 1992, Puente Rolon 2012)","previouslyFormattedCitation":"(Huff 1978, Tolson 1992, Puente Rolon 2012)"},"properties":{"noteIndex":0},"schema":"https://github.com/citation-style-language/schema/raw/master/csl-citation.json"}</w:instrText>
      </w:r>
      <w:r w:rsidR="007949C4">
        <w:rPr>
          <w:bCs/>
        </w:rPr>
        <w:fldChar w:fldCharType="separate"/>
      </w:r>
      <w:r w:rsidR="007949C4" w:rsidRPr="007949C4">
        <w:rPr>
          <w:bCs/>
          <w:noProof/>
        </w:rPr>
        <w:t>(Huff 1978, Tolson 1992, Puente Rolon 2012)</w:t>
      </w:r>
      <w:r w:rsidR="007949C4">
        <w:rPr>
          <w:bCs/>
        </w:rPr>
        <w:fldChar w:fldCharType="end"/>
      </w:r>
      <w:r w:rsidR="008E39C1">
        <w:rPr>
          <w:bCs/>
        </w:rPr>
        <w:t xml:space="preserve">. After hatching, young reach sexual maturity </w:t>
      </w:r>
      <w:r w:rsidR="007949C4">
        <w:rPr>
          <w:bCs/>
        </w:rPr>
        <w:t>at around 5</w:t>
      </w:r>
      <w:r w:rsidR="008E39C1">
        <w:rPr>
          <w:bCs/>
        </w:rPr>
        <w:t xml:space="preserve"> years</w:t>
      </w:r>
      <w:r w:rsidR="00A22471">
        <w:rPr>
          <w:bCs/>
        </w:rPr>
        <w:t xml:space="preserve"> </w:t>
      </w:r>
      <w:r w:rsidR="00A22471">
        <w:rPr>
          <w:bCs/>
        </w:rPr>
        <w:fldChar w:fldCharType="begin" w:fldLock="1"/>
      </w:r>
      <w:r w:rsidR="00A22471">
        <w:rPr>
          <w:bCs/>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plainTextFormattedCitation":"(Huff 1978)","previouslyFormattedCitation":"(Huff 1978)"},"properties":{"noteIndex":0},"schema":"https://github.com/citation-style-language/schema/raw/master/csl-citation.json"}</w:instrText>
      </w:r>
      <w:r w:rsidR="00A22471">
        <w:rPr>
          <w:bCs/>
        </w:rPr>
        <w:fldChar w:fldCharType="separate"/>
      </w:r>
      <w:r w:rsidR="00A22471" w:rsidRPr="00A22471">
        <w:rPr>
          <w:bCs/>
          <w:noProof/>
        </w:rPr>
        <w:t>(Huff 1978)</w:t>
      </w:r>
      <w:r w:rsidR="00A22471">
        <w:rPr>
          <w:bCs/>
        </w:rPr>
        <w:fldChar w:fldCharType="end"/>
      </w:r>
      <w:r w:rsidR="008E39C1">
        <w:rPr>
          <w:bCs/>
        </w:rPr>
        <w:t xml:space="preserve">. Diet and behavior </w:t>
      </w:r>
      <w:r w:rsidR="007949C4">
        <w:rPr>
          <w:bCs/>
        </w:rPr>
        <w:t>vary</w:t>
      </w:r>
      <w:r w:rsidR="008E39C1">
        <w:rPr>
          <w:bCs/>
        </w:rPr>
        <w:t xml:space="preserve"> across life stage, with smaller boas remaining in trees and shrubs to forage on small lizards and frogs, gradually moving to the ground as they grow and begin to also consume rodents, birds, and bats. Small boas may be predated by mongoose, cats, and some birds, but the</w:t>
      </w:r>
      <w:r w:rsidR="007949C4">
        <w:rPr>
          <w:bCs/>
        </w:rPr>
        <w:t xml:space="preserve"> main </w:t>
      </w:r>
      <w:r w:rsidR="008E39C1">
        <w:rPr>
          <w:bCs/>
        </w:rPr>
        <w:t>sources of larger boa mortality are road strikes</w:t>
      </w:r>
      <w:r w:rsidR="00A76C74">
        <w:rPr>
          <w:bCs/>
        </w:rPr>
        <w:t xml:space="preserve">, </w:t>
      </w:r>
      <w:r w:rsidR="008E39C1">
        <w:rPr>
          <w:bCs/>
        </w:rPr>
        <w:t>human persecution</w:t>
      </w:r>
      <w:r w:rsidR="00A76C74">
        <w:rPr>
          <w:bCs/>
        </w:rPr>
        <w:t>, and habitat loss</w:t>
      </w:r>
      <w:r w:rsidR="008E39C1">
        <w:rPr>
          <w:bCs/>
        </w:rPr>
        <w:t xml:space="preserve">. </w:t>
      </w:r>
    </w:p>
    <w:p w14:paraId="53C2FC3F" w14:textId="77777777" w:rsidR="00B650C2" w:rsidRPr="00B650C2" w:rsidRDefault="00B650C2" w:rsidP="006D6A6C">
      <w:pPr>
        <w:spacing w:after="0" w:line="480" w:lineRule="auto"/>
        <w:rPr>
          <w:bCs/>
        </w:rPr>
      </w:pPr>
    </w:p>
    <w:p w14:paraId="5AF8BB6B" w14:textId="3EDB4455" w:rsidR="006508E6" w:rsidRDefault="006508E6" w:rsidP="006D6A6C">
      <w:pPr>
        <w:spacing w:after="0" w:line="480" w:lineRule="auto"/>
      </w:pPr>
      <w:r>
        <w:rPr>
          <w:i/>
        </w:rPr>
        <w:t>Expert Meeting</w:t>
      </w:r>
    </w:p>
    <w:p w14:paraId="7CD9514F" w14:textId="2A5FE400" w:rsidR="006508E6" w:rsidRPr="006508E6" w:rsidRDefault="006024C8" w:rsidP="00450657">
      <w:pPr>
        <w:spacing w:after="0" w:line="480" w:lineRule="auto"/>
        <w:ind w:firstLine="720"/>
      </w:pPr>
      <w:r>
        <w:t xml:space="preserve">On March 5-6, 2018, a team of species experts met to develop a modeling framework that </w:t>
      </w:r>
      <w:r w:rsidR="003F24B3">
        <w:t xml:space="preserve">could be used to </w:t>
      </w:r>
      <w:r>
        <w:t xml:space="preserve">inform </w:t>
      </w:r>
      <w:r w:rsidR="00F275B9">
        <w:t xml:space="preserve">an upcoming </w:t>
      </w:r>
      <w:r w:rsidR="003F24B3">
        <w:t>classification or recovery planning decisions</w:t>
      </w:r>
      <w:r w:rsidR="00F275B9">
        <w:t>. During that meeting the team developed a life cycle model (Figure 1)</w:t>
      </w:r>
      <w:r w:rsidR="00B650C2">
        <w:t xml:space="preserve">, </w:t>
      </w:r>
      <w:r w:rsidR="00F275B9">
        <w:t>identified key threats</w:t>
      </w:r>
      <w:r w:rsidR="00B650C2">
        <w:t>, and</w:t>
      </w:r>
      <w:r w:rsidR="00F275B9">
        <w:t xml:space="preserve"> estimated demographic rates by consensus.</w:t>
      </w:r>
      <w:r w:rsidR="00473112">
        <w:t xml:space="preserve"> Experts agreed that the PR boa </w:t>
      </w:r>
      <w:r w:rsidR="002C224E">
        <w:t xml:space="preserve">species </w:t>
      </w:r>
      <w:r w:rsidR="00473112">
        <w:t xml:space="preserve">should be </w:t>
      </w:r>
      <w:r w:rsidR="002C224E">
        <w:t>considered</w:t>
      </w:r>
      <w:r w:rsidR="00473112">
        <w:t xml:space="preserve"> a single </w:t>
      </w:r>
      <w:r w:rsidR="002C224E">
        <w:t xml:space="preserve">population </w:t>
      </w:r>
      <w:r w:rsidR="00473112">
        <w:t xml:space="preserve">unit comprising the island of Puerto Rico, noting homogeneity in genetics, morphology, and behavior across the island. </w:t>
      </w:r>
    </w:p>
    <w:p w14:paraId="40417E42" w14:textId="77777777" w:rsidR="00473112" w:rsidRDefault="00473112" w:rsidP="006D6A6C">
      <w:pPr>
        <w:spacing w:after="0" w:line="480" w:lineRule="auto"/>
      </w:pPr>
    </w:p>
    <w:p w14:paraId="13B1B856" w14:textId="67C808F1" w:rsidR="005C00B2" w:rsidRDefault="005C00B2" w:rsidP="006D6A6C">
      <w:pPr>
        <w:spacing w:after="0" w:line="480" w:lineRule="auto"/>
      </w:pPr>
      <w:r>
        <w:rPr>
          <w:i/>
        </w:rPr>
        <w:t>Demographic Matrix Model</w:t>
      </w:r>
    </w:p>
    <w:p w14:paraId="40C6B067" w14:textId="4835C341" w:rsidR="00510D9F" w:rsidRPr="00BC0CFB" w:rsidRDefault="002C224E" w:rsidP="00BC0CFB">
      <w:pPr>
        <w:spacing w:after="0" w:line="480" w:lineRule="auto"/>
        <w:ind w:firstLine="720"/>
      </w:pPr>
      <w:r>
        <w:t>Based on the life history diagram, w</w:t>
      </w:r>
      <w:r w:rsidR="006508E6">
        <w:t xml:space="preserve">e developed a </w:t>
      </w:r>
      <w:r w:rsidR="00C37F60">
        <w:t>stage</w:t>
      </w:r>
      <w:r w:rsidR="006508E6">
        <w:t>-based</w:t>
      </w:r>
      <w:r w:rsidR="00CB2972">
        <w:t xml:space="preserve"> </w:t>
      </w:r>
      <w:r w:rsidR="006508E6">
        <w:t>Lefkovitch matrix model</w:t>
      </w:r>
      <w:r w:rsidR="00C37F60">
        <w:t xml:space="preserve"> </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We considered </w:t>
      </w:r>
      <w:r w:rsidR="004259C2">
        <w:t>five</w:t>
      </w:r>
      <w:r w:rsidR="00C37F60">
        <w:t xml:space="preserve"> life stages: </w:t>
      </w:r>
      <w:r w:rsidR="004259C2">
        <w:t xml:space="preserve">young of the year, </w:t>
      </w:r>
      <w:r w:rsidR="00C37F60">
        <w:t>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for each size class from the expert team or</w:t>
      </w:r>
      <w:r w:rsidR="00C0601F">
        <w:t xml:space="preserve">, where applicable, </w:t>
      </w:r>
      <w:r w:rsidR="00C37F60">
        <w:t>dr</w:t>
      </w:r>
      <w:r w:rsidR="00C0601F">
        <w:t>ew</w:t>
      </w:r>
      <w:r w:rsidR="00C37F60">
        <w:t xml:space="preserve"> from the available literature (Table 1). The experts used personal information, unpublished data</w:t>
      </w:r>
      <w:r w:rsidR="00C0601F">
        <w:t>,</w:t>
      </w:r>
      <w:r w:rsidR="00C37F60">
        <w:t xml:space="preserve"> and inference from captive zoo populations to determine </w:t>
      </w:r>
      <w:r w:rsidR="00436DEF">
        <w:t xml:space="preserve">average </w:t>
      </w:r>
      <w:r w:rsidR="00C37F60">
        <w:t>productivity</w:t>
      </w:r>
      <w:r w:rsidR="00436DEF">
        <w:t xml:space="preserve">, </w:t>
      </w:r>
      <w:r w:rsidR="00C37F60">
        <w:lastRenderedPageBreak/>
        <w:t>survival</w:t>
      </w:r>
      <w:r w:rsidR="00436DEF">
        <w:t>, and growth</w:t>
      </w:r>
      <w:r w:rsidR="00C37F60">
        <w:t xml:space="preserve"> rates. The experts also directed us to graduate theses and dissertations that were completed but not widely available through literature searches. </w:t>
      </w:r>
      <w:r w:rsidR="00BC0CFB">
        <w:rPr>
          <w:rFonts w:eastAsiaTheme="minorEastAsia"/>
        </w:rPr>
        <w:t xml:space="preserve"> </w:t>
      </w:r>
    </w:p>
    <w:p w14:paraId="012B205E" w14:textId="36A1507A" w:rsidR="006508E6" w:rsidRPr="00450657" w:rsidRDefault="00903C5C" w:rsidP="00C0601F">
      <w:pPr>
        <w:spacing w:after="0" w:line="480" w:lineRule="auto"/>
        <w:ind w:firstLine="720"/>
        <w:rPr>
          <w:rFonts w:eastAsiaTheme="minorEastAsia"/>
        </w:rPr>
      </w:pPr>
      <w:r>
        <w:t>We used the stage-specific estimates of survival and growth to calculate the transition rates</w:t>
      </w:r>
      <w:r w:rsidR="00671B5F">
        <w:t xml:space="preserve"> </w:t>
      </w:r>
      <w:r>
        <w:rPr>
          <w:rFonts w:eastAsiaTheme="minorEastAsia"/>
        </w:rPr>
        <w:t xml:space="preserve">in the diagram and matrix in Figure 1. </w:t>
      </w:r>
      <w:r w:rsidR="00CB2972">
        <w:rPr>
          <w:rFonts w:eastAsiaTheme="minorEastAsia"/>
        </w:rPr>
        <w:t xml:space="preserve">These demographic rates are summarized in a matrix: </w:t>
      </w:r>
    </w:p>
    <w:p w14:paraId="424894B3" w14:textId="3A790FC6" w:rsidR="00CD2789" w:rsidRDefault="00C03507" w:rsidP="006D6A6C">
      <w:pPr>
        <w:spacing w:after="0"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1.35</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hAnsi="Cambria Math"/>
                      </w:rPr>
                      <m:t>0.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9EAE1BC" w14:textId="77777777" w:rsidR="009803A2" w:rsidRDefault="009803A2" w:rsidP="006D6A6C">
      <w:pPr>
        <w:spacing w:after="0" w:line="480" w:lineRule="auto"/>
        <w:rPr>
          <w:rFonts w:eastAsiaTheme="minorEastAsia"/>
        </w:rPr>
      </w:pPr>
    </w:p>
    <w:p w14:paraId="746B0DF4" w14:textId="11939B05" w:rsidR="0028015D" w:rsidRDefault="0028015D" w:rsidP="006D6A6C">
      <w:pPr>
        <w:spacing w:after="0" w:line="480" w:lineRule="auto"/>
        <w:rPr>
          <w:rFonts w:eastAsiaTheme="minorEastAsia"/>
        </w:rPr>
      </w:pPr>
      <w:r>
        <w:rPr>
          <w:rFonts w:eastAsiaTheme="minorEastAsia"/>
          <w:i/>
          <w:iCs/>
        </w:rPr>
        <w:t>Habitat Availability</w:t>
      </w:r>
    </w:p>
    <w:p w14:paraId="295E59BE" w14:textId="45253BED" w:rsidR="00B650C2" w:rsidRDefault="00B650C2" w:rsidP="00B650C2">
      <w:pPr>
        <w:spacing w:after="0" w:line="480" w:lineRule="auto"/>
        <w:ind w:firstLine="720"/>
        <w:rPr>
          <w:rFonts w:eastAsiaTheme="minorEastAsia"/>
        </w:rPr>
      </w:pPr>
      <w:r w:rsidRPr="00B650C2">
        <w:rPr>
          <w:rFonts w:eastAsiaTheme="minorEastAsia"/>
        </w:rPr>
        <w:t>The Puerto Rico GAP Analysis (Gould et al. 2008) developed habitat suitability models for a suite of species</w:t>
      </w:r>
      <w:r w:rsidR="00C0601F">
        <w:rPr>
          <w:rFonts w:eastAsiaTheme="minorEastAsia"/>
        </w:rPr>
        <w:t>. That analysis estimated a total of</w:t>
      </w:r>
      <w:r w:rsidRPr="00B650C2">
        <w:rPr>
          <w:rFonts w:eastAsiaTheme="minorEastAsia"/>
        </w:rPr>
        <w:t xml:space="preserve"> </w:t>
      </w:r>
      <w:commentRangeStart w:id="20"/>
      <w:r w:rsidRPr="00B650C2">
        <w:rPr>
          <w:rFonts w:eastAsiaTheme="minorEastAsia"/>
        </w:rPr>
        <w:t xml:space="preserve">414,379 </w:t>
      </w:r>
      <w:commentRangeEnd w:id="20"/>
      <w:r w:rsidR="00567A6E">
        <w:rPr>
          <w:rStyle w:val="CommentReference"/>
        </w:rPr>
        <w:commentReference w:id="20"/>
      </w:r>
      <w:r w:rsidRPr="00B650C2">
        <w:rPr>
          <w:rFonts w:eastAsiaTheme="minorEastAsia"/>
        </w:rPr>
        <w:t xml:space="preserve">ha of </w:t>
      </w:r>
      <w:r w:rsidR="00C0601F">
        <w:rPr>
          <w:rFonts w:eastAsiaTheme="minorEastAsia"/>
        </w:rPr>
        <w:t xml:space="preserve">suitable </w:t>
      </w:r>
      <w:r w:rsidRPr="00B650C2">
        <w:rPr>
          <w:rFonts w:eastAsiaTheme="minorEastAsia"/>
        </w:rPr>
        <w:t>habitat</w:t>
      </w:r>
      <w:r w:rsidR="00C0601F">
        <w:rPr>
          <w:rFonts w:eastAsiaTheme="minorEastAsia"/>
        </w:rPr>
        <w:t xml:space="preserve"> for the PR boa</w:t>
      </w:r>
      <w:r w:rsidRPr="00B650C2">
        <w:rPr>
          <w:rFonts w:eastAsiaTheme="minorEastAsia"/>
        </w:rPr>
        <w:t>. However, per USFWS recommendation, there are no clear records of PR boa above 700 m, so we only considered areas below 700 m to be suitable habitat</w:t>
      </w:r>
      <w:r w:rsidR="00C0601F">
        <w:rPr>
          <w:rFonts w:eastAsiaTheme="minorEastAsia"/>
        </w:rPr>
        <w:t xml:space="preserve">, resulting in </w:t>
      </w:r>
      <w:r w:rsidRPr="00B650C2">
        <w:rPr>
          <w:rFonts w:eastAsiaTheme="minorEastAsia"/>
        </w:rPr>
        <w:t>379,029 ha</w:t>
      </w:r>
      <w:r w:rsidR="00C0601F">
        <w:rPr>
          <w:rFonts w:eastAsiaTheme="minorEastAsia"/>
        </w:rPr>
        <w:t xml:space="preserve"> of habitat</w:t>
      </w:r>
      <w:r w:rsidRPr="00B650C2">
        <w:rPr>
          <w:rFonts w:eastAsiaTheme="minorEastAsia"/>
        </w:rPr>
        <w:t xml:space="preserve">. We were also interested in determining the proportion of habitat that fell in developed, urban areas, as experts believed boas experience different pressures in those areas (see </w:t>
      </w:r>
      <w:r w:rsidRPr="00C0601F">
        <w:rPr>
          <w:rFonts w:eastAsiaTheme="minorEastAsia"/>
          <w:i/>
          <w:iCs/>
        </w:rPr>
        <w:t>Differences Between Natural and Urban Habitat</w:t>
      </w:r>
      <w:r w:rsidRPr="00B650C2">
        <w:rPr>
          <w:rFonts w:eastAsiaTheme="minorEastAsia"/>
        </w:rPr>
        <w:t xml:space="preserve">, below). We used a raster dataset developed by Martinuzzi et al. (2007) to determine the proportion of suitable habitat falling within developed areas (Figure 2). </w:t>
      </w:r>
      <w:r w:rsidR="00C0601F">
        <w:rPr>
          <w:rFonts w:eastAsiaTheme="minorEastAsia"/>
        </w:rPr>
        <w:t>Martinuzzi et al. (2007)</w:t>
      </w:r>
      <w:r w:rsidRPr="00B650C2">
        <w:rPr>
          <w:rFonts w:eastAsiaTheme="minorEastAsia"/>
        </w:rPr>
        <w:t xml:space="preserve"> used remote sensing data and information from the U.S. Census Bureau to define three land use types</w:t>
      </w:r>
      <w:r w:rsidR="00C0601F">
        <w:rPr>
          <w:rFonts w:eastAsiaTheme="minorEastAsia"/>
        </w:rPr>
        <w:t xml:space="preserve"> across Puerto Rico</w:t>
      </w:r>
      <w:r w:rsidRPr="00B650C2">
        <w:rPr>
          <w:rFonts w:eastAsiaTheme="minorEastAsia"/>
        </w:rPr>
        <w:t>: urban, densely-populated rural, and sparsely-populated rural. Human persecution is a key threat to this species, so we considered habitat within sparsely populated areas to be “natural”, i.e. minimally disturbed, and habitat within either urban or densely populated areas to be “developed”. Of the estimated 379,029 ha of suitable habitat, 43% falls within developed areas</w:t>
      </w:r>
      <w:r w:rsidR="00C0601F">
        <w:rPr>
          <w:rFonts w:eastAsiaTheme="minorEastAsia"/>
        </w:rPr>
        <w:t xml:space="preserve"> (Figure 2)</w:t>
      </w:r>
      <w:r w:rsidRPr="00B650C2">
        <w:rPr>
          <w:rFonts w:eastAsiaTheme="minorEastAsia"/>
        </w:rPr>
        <w:t>.</w:t>
      </w:r>
    </w:p>
    <w:p w14:paraId="03668336" w14:textId="330E7E2D" w:rsidR="002A06B5" w:rsidRDefault="002A06B5" w:rsidP="00E20A75">
      <w:pPr>
        <w:spacing w:after="0" w:line="480" w:lineRule="auto"/>
        <w:rPr>
          <w:rFonts w:eastAsiaTheme="minorEastAsia"/>
        </w:rPr>
      </w:pPr>
    </w:p>
    <w:p w14:paraId="567CBA8B" w14:textId="77777777" w:rsidR="00E20A75" w:rsidRPr="00AB6CC9" w:rsidRDefault="00E20A75" w:rsidP="00E20A75">
      <w:pPr>
        <w:spacing w:after="0" w:line="480" w:lineRule="auto"/>
        <w:rPr>
          <w:rFonts w:eastAsiaTheme="minorEastAsia"/>
          <w:i/>
          <w:iCs/>
        </w:rPr>
      </w:pPr>
      <w:r>
        <w:rPr>
          <w:rFonts w:eastAsiaTheme="minorEastAsia"/>
          <w:i/>
          <w:iCs/>
        </w:rPr>
        <w:t>Carrying Capacity</w:t>
      </w:r>
    </w:p>
    <w:p w14:paraId="3DA5A429" w14:textId="1906A486" w:rsidR="00E20A75" w:rsidRDefault="00E20A75" w:rsidP="00E20A75">
      <w:pPr>
        <w:spacing w:after="0" w:line="480" w:lineRule="auto"/>
        <w:ind w:firstLine="720"/>
        <w:rPr>
          <w:rFonts w:eastAsiaTheme="minorEastAsia"/>
        </w:rPr>
      </w:pPr>
      <w:r>
        <w:rPr>
          <w:rFonts w:eastAsiaTheme="minorEastAsia"/>
        </w:rPr>
        <w:lastRenderedPageBreak/>
        <w:t>We imposed density dependence on this population in the form of a simple population ceiling</w:t>
      </w:r>
      <w:r w:rsidR="00BD62A3">
        <w:rPr>
          <w:rFonts w:eastAsiaTheme="minorEastAsia"/>
        </w:rPr>
        <w:t xml:space="preserve"> (Morris and Doak 2002)</w:t>
      </w:r>
      <w:r>
        <w:rPr>
          <w:rFonts w:eastAsiaTheme="minorEastAsia"/>
        </w:rPr>
        <w:t>. Published estimates of PR boa density range from 1-</w:t>
      </w:r>
      <w:r w:rsidR="00A76C74">
        <w:rPr>
          <w:rFonts w:eastAsiaTheme="minorEastAsia"/>
        </w:rPr>
        <w:t xml:space="preserve">5.6 </w:t>
      </w:r>
      <w:r>
        <w:rPr>
          <w:rFonts w:eastAsiaTheme="minorEastAsia"/>
        </w:rPr>
        <w:t xml:space="preserve">boas/ha </w:t>
      </w:r>
      <w:r>
        <w:rPr>
          <w:rFonts w:eastAsiaTheme="minorEastAsia"/>
        </w:rPr>
        <w:fldChar w:fldCharType="begin" w:fldLock="1"/>
      </w:r>
      <w:r w:rsidR="00A76C74">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id":"ITEM-3","itemData":{"author":[{"dropping-particle":"","family":"Tolson","given":"P.J.","non-dropping-particle":"","parse-names":false,"suffix":""}],"id":"ITEM-3","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mendeley":{"formattedCitation":"(Tolson 1997, Rios-López and Aide 2007, Mulero-Oliveras 2019)","plainTextFormattedCitation":"(Tolson 1997, Rios-López and Aide 2007, Mulero-Oliveras 2019)","previouslyFormattedCitation":"(Mulero-Oliveras 2019)"},"properties":{"noteIndex":0},"schema":"https://github.com/citation-style-language/schema/raw/master/csl-citation.json"}</w:instrText>
      </w:r>
      <w:r>
        <w:rPr>
          <w:rFonts w:eastAsiaTheme="minorEastAsia"/>
        </w:rPr>
        <w:fldChar w:fldCharType="separate"/>
      </w:r>
      <w:r w:rsidR="00A76C74" w:rsidRPr="00A76C74">
        <w:rPr>
          <w:rFonts w:eastAsiaTheme="minorEastAsia"/>
          <w:noProof/>
        </w:rPr>
        <w:t>(Tolson 1997, Rios-López and Aide 2007, Mulero-Oliveras 2019)</w:t>
      </w:r>
      <w:r>
        <w:rPr>
          <w:rFonts w:eastAsiaTheme="minorEastAsia"/>
        </w:rPr>
        <w:fldChar w:fldCharType="end"/>
      </w:r>
      <w:r>
        <w:rPr>
          <w:rFonts w:eastAsiaTheme="minorEastAsia"/>
        </w:rPr>
        <w:t xml:space="preserve">. If all available habitat was used (379,029 ha), this corresponds to a </w:t>
      </w:r>
      <w:commentRangeStart w:id="21"/>
      <w:r>
        <w:rPr>
          <w:rFonts w:eastAsiaTheme="minorEastAsia"/>
        </w:rPr>
        <w:t xml:space="preserve">maximum population size ranging from 379,029 to </w:t>
      </w:r>
      <w:r w:rsidR="005A729A" w:rsidRPr="005A729A">
        <w:t>2,274,174</w:t>
      </w:r>
      <w:r w:rsidR="005A729A">
        <w:t xml:space="preserve"> </w:t>
      </w:r>
      <w:r>
        <w:rPr>
          <w:rFonts w:eastAsiaTheme="minorEastAsia"/>
        </w:rPr>
        <w:t xml:space="preserve">individuals. </w:t>
      </w:r>
      <w:commentRangeEnd w:id="21"/>
      <w:r w:rsidR="00567A6E">
        <w:rPr>
          <w:rStyle w:val="CommentReference"/>
        </w:rPr>
        <w:commentReference w:id="21"/>
      </w:r>
      <w:r>
        <w:rPr>
          <w:rFonts w:eastAsiaTheme="minorEastAsia"/>
        </w:rPr>
        <w:t>Although some studies have estimated higher boa densities in some areas (6 boas/ha</w:t>
      </w:r>
      <w:r w:rsidR="009803A2">
        <w:rPr>
          <w:rFonts w:eastAsiaTheme="minorEastAsia"/>
        </w:rPr>
        <w:t xml:space="preserve">, </w:t>
      </w:r>
      <w:r w:rsidR="009803A2">
        <w:rPr>
          <w:rFonts w:eastAsiaTheme="minorEastAsia"/>
        </w:rPr>
        <w:fldChar w:fldCharType="begin" w:fldLock="1"/>
      </w:r>
      <w:r w:rsidR="00BC0CFB">
        <w:rPr>
          <w:rFonts w:eastAsiaTheme="minorEastAsia"/>
        </w:rPr>
        <w:instrText>ADDIN CSL_CITATION {"citationItems":[{"id":"ITEM-1","itemData":{"author":[{"dropping-particle":"","family":"Tolson","given":"P.J.","non-dropping-particle":"","parse-names":false,"suffix":""}],"id":"ITEM-1","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mendeley":{"formattedCitation":"(Tolson 1997, Rios-López and Aide 2007)","plainTextFormattedCitation":"(Tolson 1997, Rios-López and Aide 2007)","previouslyFormattedCitation":"(Tolson 1997, Rios-López and Aide 2007)"},"properties":{"noteIndex":0},"schema":"https://github.com/citation-style-language/schema/raw/master/csl-citation.json"}</w:instrText>
      </w:r>
      <w:r w:rsidR="009803A2">
        <w:rPr>
          <w:rFonts w:eastAsiaTheme="minorEastAsia"/>
        </w:rPr>
        <w:fldChar w:fldCharType="separate"/>
      </w:r>
      <w:r w:rsidR="009803A2" w:rsidRPr="009803A2">
        <w:rPr>
          <w:rFonts w:eastAsiaTheme="minorEastAsia"/>
          <w:noProof/>
        </w:rPr>
        <w:t>(Tolson 1997, Rios-López and Aide 2007)</w:t>
      </w:r>
      <w:r w:rsidR="009803A2">
        <w:rPr>
          <w:rFonts w:eastAsiaTheme="minorEastAsia"/>
        </w:rPr>
        <w:fldChar w:fldCharType="end"/>
      </w:r>
      <w:del w:id="22" w:author="Steen, David" w:date="2020-04-06T12:05:00Z">
        <w:r w:rsidDel="00567A6E">
          <w:rPr>
            <w:rFonts w:eastAsiaTheme="minorEastAsia"/>
          </w:rPr>
          <w:delText>)</w:delText>
        </w:r>
      </w:del>
      <w:r>
        <w:rPr>
          <w:rFonts w:eastAsiaTheme="minorEastAsia"/>
        </w:rPr>
        <w:t xml:space="preserve">, all available estimates are from the northern part of the range where </w:t>
      </w:r>
      <w:r w:rsidR="00A76C74" w:rsidRPr="00A76C74">
        <w:rPr>
          <w:rFonts w:eastAsiaTheme="minorEastAsia"/>
        </w:rPr>
        <w:t xml:space="preserve">the species is considered more abundant than in the dry southern region of the Island. </w:t>
      </w:r>
      <w:r w:rsidR="00A76C74">
        <w:rPr>
          <w:rFonts w:eastAsiaTheme="minorEastAsia"/>
        </w:rPr>
        <w:t>T</w:t>
      </w:r>
      <w:r>
        <w:rPr>
          <w:rFonts w:eastAsiaTheme="minorEastAsia"/>
        </w:rPr>
        <w:t>o account for variation in density and habitat quality across the island, we chose to set the maximum island-wide density at 3 boas/ha</w:t>
      </w:r>
      <w:r w:rsidR="005A729A">
        <w:rPr>
          <w:rFonts w:eastAsiaTheme="minorEastAsia"/>
        </w:rPr>
        <w:t xml:space="preserve">, for a maximum </w:t>
      </w:r>
      <w:commentRangeStart w:id="23"/>
      <w:r w:rsidR="005A729A">
        <w:rPr>
          <w:rFonts w:eastAsiaTheme="minorEastAsia"/>
        </w:rPr>
        <w:t xml:space="preserve">carrying capacity </w:t>
      </w:r>
      <w:commentRangeEnd w:id="23"/>
      <w:r w:rsidR="006A0E18">
        <w:rPr>
          <w:rStyle w:val="CommentReference"/>
        </w:rPr>
        <w:commentReference w:id="23"/>
      </w:r>
      <w:r w:rsidR="005A729A">
        <w:rPr>
          <w:rFonts w:eastAsiaTheme="minorEastAsia"/>
        </w:rPr>
        <w:t xml:space="preserve">of </w:t>
      </w:r>
      <w:r w:rsidR="005A729A" w:rsidRPr="005C075B">
        <w:t>1,137,087</w:t>
      </w:r>
      <w:r w:rsidR="005A729A">
        <w:t xml:space="preserve"> boas</w:t>
      </w:r>
      <w:r>
        <w:rPr>
          <w:rFonts w:eastAsiaTheme="minorEastAsia"/>
        </w:rPr>
        <w:t xml:space="preserve">. We compared model outputs for simulations with varying maximum densities and found that these input values had </w:t>
      </w:r>
      <w:r w:rsidR="00A22471">
        <w:rPr>
          <w:rFonts w:eastAsiaTheme="minorEastAsia"/>
        </w:rPr>
        <w:t>little to no</w:t>
      </w:r>
      <w:r>
        <w:rPr>
          <w:rFonts w:eastAsiaTheme="minorEastAsia"/>
        </w:rPr>
        <w:t xml:space="preserve"> effect on </w:t>
      </w:r>
      <w:r w:rsidR="00A22471">
        <w:rPr>
          <w:rFonts w:eastAsiaTheme="minorEastAsia"/>
        </w:rPr>
        <w:t xml:space="preserve">resulting </w:t>
      </w:r>
      <w:r>
        <w:rPr>
          <w:rFonts w:eastAsiaTheme="minorEastAsia"/>
        </w:rPr>
        <w:t>probabilities of population growth or quasi-extinction (Appendix B).</w:t>
      </w:r>
    </w:p>
    <w:p w14:paraId="16977F2E" w14:textId="737461AC" w:rsidR="00E20A75" w:rsidRDefault="00E20A75" w:rsidP="00E20A75">
      <w:pPr>
        <w:spacing w:after="0" w:line="480" w:lineRule="auto"/>
        <w:ind w:firstLine="720"/>
        <w:rPr>
          <w:rFonts w:eastAsiaTheme="minorEastAsia"/>
        </w:rPr>
      </w:pPr>
      <w:r>
        <w:rPr>
          <w:rFonts w:eastAsiaTheme="minorEastAsia"/>
        </w:rPr>
        <w:t xml:space="preserve">For each model replication, we randomly drew a carrying capacity from a Uniform distribution bounded by </w:t>
      </w:r>
      <w:commentRangeStart w:id="24"/>
      <w:r>
        <w:rPr>
          <w:rFonts w:eastAsiaTheme="minorEastAsia"/>
        </w:rPr>
        <w:t>this minimum and maximum</w:t>
      </w:r>
      <w:commentRangeEnd w:id="24"/>
      <w:r w:rsidR="006A0E18">
        <w:rPr>
          <w:rStyle w:val="CommentReference"/>
        </w:rPr>
        <w:commentReference w:id="24"/>
      </w:r>
      <w:r>
        <w:rPr>
          <w:rFonts w:eastAsiaTheme="minorEastAsia"/>
        </w:rPr>
        <w:t>. We assumed that reproduction would cease if the ceiling was reached, and therefore imposed a rule that set fecundity equal to zero if the total population size reached</w:t>
      </w:r>
      <w:r w:rsidR="00BD62A3">
        <w:rPr>
          <w:rFonts w:eastAsiaTheme="minorEastAsia"/>
        </w:rPr>
        <w:t xml:space="preserve"> (or exceeded)</w:t>
      </w:r>
      <w:r>
        <w:rPr>
          <w:rFonts w:eastAsiaTheme="minorEastAsia"/>
        </w:rPr>
        <w:t xml:space="preserve"> the ceiling</w:t>
      </w:r>
      <w:commentRangeStart w:id="25"/>
      <w:r>
        <w:rPr>
          <w:rFonts w:eastAsiaTheme="minorEastAsia"/>
        </w:rPr>
        <w:t xml:space="preserve">. It </w:t>
      </w:r>
      <w:r w:rsidR="00652A44">
        <w:rPr>
          <w:rFonts w:eastAsiaTheme="minorEastAsia"/>
        </w:rPr>
        <w:t xml:space="preserve">is </w:t>
      </w:r>
      <w:r>
        <w:rPr>
          <w:rFonts w:eastAsiaTheme="minorEastAsia"/>
        </w:rPr>
        <w:t xml:space="preserve">likely that approaching and exceeding carrying capacity would </w:t>
      </w:r>
      <w:commentRangeEnd w:id="25"/>
      <w:r w:rsidR="006A0E18">
        <w:rPr>
          <w:rStyle w:val="CommentReference"/>
        </w:rPr>
        <w:commentReference w:id="25"/>
      </w:r>
      <w:r>
        <w:rPr>
          <w:rFonts w:eastAsiaTheme="minorEastAsia"/>
        </w:rPr>
        <w:t xml:space="preserve">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CF6C9B9" w14:textId="77777777" w:rsidR="00E20A75" w:rsidRDefault="00E20A75" w:rsidP="00E20A75">
      <w:pPr>
        <w:spacing w:after="0" w:line="480" w:lineRule="auto"/>
        <w:rPr>
          <w:rFonts w:eastAsiaTheme="minorEastAsia"/>
        </w:rPr>
      </w:pPr>
    </w:p>
    <w:p w14:paraId="32A59905" w14:textId="77777777" w:rsidR="00E20A75" w:rsidRPr="002A06B5" w:rsidRDefault="00E20A75" w:rsidP="00E20A75">
      <w:pPr>
        <w:spacing w:after="0" w:line="480" w:lineRule="auto"/>
        <w:rPr>
          <w:rFonts w:eastAsiaTheme="minorEastAsia"/>
          <w:i/>
        </w:rPr>
      </w:pPr>
      <w:r>
        <w:rPr>
          <w:rFonts w:eastAsiaTheme="minorEastAsia"/>
          <w:i/>
        </w:rPr>
        <w:t>Initial Population Size</w:t>
      </w:r>
    </w:p>
    <w:p w14:paraId="15EC345A" w14:textId="30EEF4C3" w:rsidR="00E20A75" w:rsidRDefault="00E20A75" w:rsidP="009803A2">
      <w:pPr>
        <w:spacing w:after="0" w:line="480" w:lineRule="auto"/>
        <w:ind w:firstLine="720"/>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w:t>
      </w:r>
      <w:r>
        <w:rPr>
          <w:rFonts w:eastAsiaTheme="minorEastAsia"/>
        </w:rPr>
        <w:lastRenderedPageBreak/>
        <w:t xml:space="preserve">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 xml:space="preserve">boas in the current population. We chose a maximum current density lower than that estimated by published studies from the north (up to </w:t>
      </w:r>
      <w:r w:rsidR="005A729A">
        <w:rPr>
          <w:rFonts w:eastAsiaTheme="minorEastAsia"/>
        </w:rPr>
        <w:t>6</w:t>
      </w:r>
      <w:r>
        <w:rPr>
          <w:rFonts w:eastAsiaTheme="minorEastAsia"/>
        </w:rPr>
        <w:t xml:space="preserve"> boas/ha) to account for the fact that densities are likely lower in other parts of the range. </w:t>
      </w:r>
      <w:r w:rsidR="005A729A">
        <w:rPr>
          <w:rFonts w:eastAsiaTheme="minorEastAsia"/>
        </w:rPr>
        <w:t xml:space="preserve">We assumed that the population started at the stable stage distribution, calculated using the popbio package for R </w:t>
      </w:r>
      <w:r w:rsidR="005A729A">
        <w:rPr>
          <w:rFonts w:eastAsiaTheme="minorEastAsia"/>
        </w:rPr>
        <w:fldChar w:fldCharType="begin" w:fldLock="1"/>
      </w:r>
      <w:r w:rsidR="005A729A">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5A729A">
        <w:rPr>
          <w:rFonts w:eastAsiaTheme="minorEastAsia"/>
        </w:rPr>
        <w:fldChar w:fldCharType="separate"/>
      </w:r>
      <w:r w:rsidR="005A729A" w:rsidRPr="00E47218">
        <w:rPr>
          <w:rFonts w:eastAsiaTheme="minorEastAsia"/>
          <w:noProof/>
        </w:rPr>
        <w:t>(Stubben and Milligan 2007, R Core Team 2016)</w:t>
      </w:r>
      <w:r w:rsidR="005A729A">
        <w:rPr>
          <w:rFonts w:eastAsiaTheme="minorEastAsia"/>
        </w:rPr>
        <w:fldChar w:fldCharType="end"/>
      </w:r>
      <w:r w:rsidR="005A729A">
        <w:rPr>
          <w:rFonts w:eastAsiaTheme="minorEastAsia"/>
        </w:rPr>
        <w:t xml:space="preserve">. </w:t>
      </w:r>
      <w:r>
        <w:rPr>
          <w:rFonts w:eastAsiaTheme="minorEastAsia"/>
        </w:rPr>
        <w:t>The final population size depends in part on the initial population size, so we present projection results as the change in population size from the first year.</w:t>
      </w:r>
    </w:p>
    <w:p w14:paraId="7B488AB0" w14:textId="4E98B5E7" w:rsidR="00217027" w:rsidRDefault="00217027" w:rsidP="00E20A75">
      <w:pPr>
        <w:spacing w:after="0" w:line="480" w:lineRule="auto"/>
        <w:rPr>
          <w:rFonts w:eastAsiaTheme="minorEastAsia"/>
        </w:rPr>
      </w:pPr>
    </w:p>
    <w:p w14:paraId="5387439F" w14:textId="7441EA0D" w:rsidR="00AC17E0" w:rsidRPr="00AC17E0" w:rsidRDefault="00AC17E0" w:rsidP="00E20A75">
      <w:pPr>
        <w:spacing w:after="0" w:line="480" w:lineRule="auto"/>
        <w:rPr>
          <w:rFonts w:eastAsiaTheme="minorEastAsia"/>
        </w:rPr>
      </w:pPr>
      <w:r>
        <w:rPr>
          <w:rFonts w:eastAsiaTheme="minorEastAsia"/>
          <w:i/>
          <w:iCs/>
        </w:rPr>
        <w:t>Uncertainty in Demographic Rates</w:t>
      </w:r>
    </w:p>
    <w:p w14:paraId="716B21C3" w14:textId="27034A16" w:rsidR="00217027" w:rsidRDefault="00217027" w:rsidP="00BC0CFB">
      <w:pPr>
        <w:spacing w:after="0" w:line="480" w:lineRule="auto"/>
        <w:ind w:firstLine="720"/>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w:t>
      </w:r>
      <w:r w:rsidR="00DC3F89">
        <w:rPr>
          <w:rFonts w:eastAsiaTheme="minorEastAsia"/>
        </w:rPr>
        <w:t xml:space="preserve">We followed the recommendations of </w:t>
      </w:r>
      <w:r w:rsidR="00BC0CFB">
        <w:rPr>
          <w:rFonts w:eastAsiaTheme="minorEastAsia"/>
        </w:rPr>
        <w:fldChar w:fldCharType="begin" w:fldLock="1"/>
      </w:r>
      <w:r w:rsidR="00BC0CFB">
        <w:rPr>
          <w:rFonts w:eastAsiaTheme="minorEastAsia"/>
        </w:rPr>
        <w:instrText>ADDIN CSL_CITATION {"citationItems":[{"id":"ITEM-1","itemData":{"DOI":"10.1016/j.biocon.2011.01.005","ISBN":"00063207","ISSN":"00063207","abstract":"Uncertainty in parameter estimates from sampling variation or expert judgment can introduce substantial uncertainty into ecological predictions based on those estimates. However, in standard population viability analyses, one of the most widely used tools for managing plant, fish and wildlife populations, parametric uncertainty is often ignored in or discarded from model projections. We present a method for explicitly incorporating this source of uncertainty into population models to fully account for risk in management and decision contexts. Our method involves a two-step simulation process where parametric uncertainty is incorporated into the replication loop of the model and temporal variance is incorporated into the loop for time steps in the model. Using the piping plover, a federally threatened shorebird in the USA and Canada, as an example, we compare abundance projections and extinction probabilities from simulations that exclude and include parametric uncertainty. Although final abundance was very low for all sets of simulations, estimated extinction risk was much greater for the simulation that incorporated parametric uncertainty in the replication loop. Decisions about species conservation (e.g., listing, delisting, and jeopardy) might differ greatly depending on the treatment of parametric uncertainty in population models. ?? 2011.","author":[{"dropping-particle":"","family":"McGowan","given":"Conor P.","non-dropping-particle":"","parse-names":false,"suffix":""},{"dropping-particle":"","family":"Runge","given":"Michael C.","non-dropping-particle":"","parse-names":false,"suffix":""},{"dropping-particle":"","family":"Larson","given":"Michael a.","non-dropping-particle":"","parse-names":false,"suffix":""}],"container-title":"Biological Conservation","id":"ITEM-1","issue":"5","issued":{"date-parts":[["2011"]]},"page":"1400-1408","title":"Incorporating parametric uncertainty into population viability analysis models","type":"article-journal","volume":"144"},"uris":["http://www.mendeley.com/documents/?uuid=a3ed8f66-9c72-47b2-b886-3af8aa0cb031"]}],"mendeley":{"formattedCitation":"(McGowan et al. 2011)","manualFormatting":"McGowan et al. (2011)","plainTextFormattedCitation":"(McGowan et al. 2011)","previouslyFormattedCitation":"(McGowan et al. 2011)"},"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 xml:space="preserve">McGowan et al. </w:t>
      </w:r>
      <w:r w:rsidR="00BC0CFB">
        <w:rPr>
          <w:rFonts w:eastAsiaTheme="minorEastAsia"/>
          <w:noProof/>
        </w:rPr>
        <w:t>(</w:t>
      </w:r>
      <w:r w:rsidR="00BC0CFB" w:rsidRPr="00BC0CFB">
        <w:rPr>
          <w:rFonts w:eastAsiaTheme="minorEastAsia"/>
          <w:noProof/>
        </w:rPr>
        <w:t>2011)</w:t>
      </w:r>
      <w:r w:rsidR="00BC0CFB">
        <w:rPr>
          <w:rFonts w:eastAsiaTheme="minorEastAsia"/>
        </w:rPr>
        <w:fldChar w:fldCharType="end"/>
      </w:r>
      <w:r w:rsidR="00BC0CFB">
        <w:rPr>
          <w:rFonts w:eastAsiaTheme="minorEastAsia"/>
        </w:rPr>
        <w:t xml:space="preserve"> </w:t>
      </w:r>
      <w:r w:rsidR="00DC3F89">
        <w:rPr>
          <w:rFonts w:eastAsiaTheme="minorEastAsia"/>
        </w:rPr>
        <w:t xml:space="preserve">to introduce parametric uncertainty into the replicates of our model simulations. </w:t>
      </w:r>
      <w:r>
        <w:rPr>
          <w:rFonts w:eastAsiaTheme="minorEastAsia"/>
        </w:rPr>
        <w:t>To incorporate uncertainty in our estimates of the average demographic rates, we assumed</w:t>
      </w:r>
      <w:r w:rsidR="002B0335">
        <w:rPr>
          <w:rFonts w:eastAsiaTheme="minorEastAsia"/>
        </w:rPr>
        <w:t xml:space="preserve"> that</w:t>
      </w:r>
      <w:r w:rsidR="00AC17E0">
        <w:rPr>
          <w:rFonts w:eastAsiaTheme="minorEastAsia"/>
        </w:rPr>
        <w:t xml:space="preserve"> the error in our mean estimate was </w:t>
      </w:r>
      <w:commentRangeStart w:id="26"/>
      <w:r>
        <w:rPr>
          <w:rFonts w:eastAsiaTheme="minorEastAsia"/>
        </w:rPr>
        <w:t>15%</w:t>
      </w:r>
      <w:commentRangeEnd w:id="26"/>
      <w:r w:rsidR="006A0E18">
        <w:rPr>
          <w:rStyle w:val="CommentReference"/>
        </w:rPr>
        <w:commentReference w:id="26"/>
      </w:r>
      <w:r>
        <w:rPr>
          <w:rFonts w:eastAsiaTheme="minorEastAsia"/>
        </w:rPr>
        <w:t xml:space="preserve"> </w:t>
      </w:r>
      <w:r w:rsidR="002B0335">
        <w:rPr>
          <w:rFonts w:eastAsiaTheme="minorEastAsia"/>
        </w:rPr>
        <w:t xml:space="preserve">of the average value approximated by the team. 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For each transition probability, we randomly drew an average value for each iteration from a Beta distribution, using the method-of-moments method to c</w:t>
      </w:r>
      <w:r w:rsidR="00DC3F89">
        <w:rPr>
          <w:rFonts w:eastAsiaTheme="minorEastAsia"/>
        </w:rPr>
        <w:t>onver</w:t>
      </w:r>
      <w:r w:rsidR="00BC0CFB">
        <w:rPr>
          <w:rFonts w:eastAsiaTheme="minorEastAsia"/>
        </w:rPr>
        <w:t>t</w:t>
      </w:r>
      <w:r w:rsidR="00DC3F89">
        <w:rPr>
          <w:rFonts w:eastAsiaTheme="minorEastAsia"/>
        </w:rPr>
        <w:t xml:space="preserve"> the mean and standard deviation into beta distribution</w:t>
      </w:r>
      <w:r>
        <w:rPr>
          <w:rFonts w:eastAsiaTheme="minorEastAsia"/>
        </w:rPr>
        <w:t xml:space="preserve"> the shape parameters</w:t>
      </w:r>
      <w:r w:rsidR="00DC3F89">
        <w:rPr>
          <w:rFonts w:eastAsiaTheme="minorEastAsia"/>
        </w:rPr>
        <w:t xml:space="preserve"> </w:t>
      </w:r>
      <w:r w:rsidR="00BC0CFB">
        <w:rPr>
          <w:rFonts w:eastAsiaTheme="minorEastAsia"/>
        </w:rPr>
        <w:fldChar w:fldCharType="begin" w:fldLock="1"/>
      </w:r>
      <w:r w:rsidR="00BC0CFB">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For the fecundity rates, we randomly drew an average value from a Log-normal distribution</w:t>
      </w:r>
      <w:r w:rsidR="00DC3F89">
        <w:rPr>
          <w:rFonts w:eastAsiaTheme="minorEastAsia"/>
        </w:rPr>
        <w:t xml:space="preserve"> </w:t>
      </w:r>
      <w:r w:rsidR="00BC0CFB">
        <w:rPr>
          <w:rFonts w:eastAsiaTheme="minorEastAsia"/>
        </w:rPr>
        <w:fldChar w:fldCharType="begin" w:fldLock="1"/>
      </w:r>
      <w:r w:rsidR="00077FB2">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xml:space="preserve">. </w:t>
      </w:r>
    </w:p>
    <w:p w14:paraId="2B3F87AE" w14:textId="3F44EE9C" w:rsidR="00CB2972" w:rsidRDefault="00CB2972" w:rsidP="006D6A6C">
      <w:pPr>
        <w:spacing w:after="0" w:line="480" w:lineRule="auto"/>
        <w:rPr>
          <w:rFonts w:eastAsiaTheme="minorEastAsia"/>
        </w:rPr>
      </w:pPr>
    </w:p>
    <w:p w14:paraId="579E4B24" w14:textId="0B944D62" w:rsidR="00CB2972" w:rsidRDefault="00CB2972" w:rsidP="006D6A6C">
      <w:pPr>
        <w:spacing w:after="0" w:line="480" w:lineRule="auto"/>
        <w:rPr>
          <w:rFonts w:eastAsiaTheme="minorEastAsia"/>
        </w:rPr>
      </w:pPr>
      <w:r>
        <w:rPr>
          <w:rFonts w:eastAsiaTheme="minorEastAsia"/>
          <w:i/>
        </w:rPr>
        <w:t>Temporal Variation in Demographic Rates</w:t>
      </w:r>
    </w:p>
    <w:p w14:paraId="4402AE2A" w14:textId="62976299" w:rsidR="00CB2972" w:rsidRPr="00B46480" w:rsidRDefault="00EC2593" w:rsidP="00450657">
      <w:pPr>
        <w:spacing w:after="0" w:line="480" w:lineRule="auto"/>
        <w:ind w:firstLine="720"/>
        <w:rPr>
          <w:rFonts w:eastAsiaTheme="minorEastAsia"/>
        </w:rPr>
      </w:pPr>
      <w:r>
        <w:rPr>
          <w:rFonts w:eastAsiaTheme="minorEastAsia"/>
        </w:rPr>
        <w:lastRenderedPageBreak/>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w:t>
      </w:r>
      <w:r w:rsidR="00462F2F">
        <w:rPr>
          <w:rFonts w:eastAsiaTheme="minorEastAsia"/>
        </w:rPr>
        <w:t xml:space="preserve">A conceptual diagram of this hierarchical process is provided in Appendix A. </w:t>
      </w:r>
      <w:r w:rsidR="005A729A">
        <w:rPr>
          <w:rFonts w:eastAsiaTheme="minorEastAsia"/>
        </w:rPr>
        <w:t>Survival and growth</w:t>
      </w:r>
      <w:r w:rsidR="00286121">
        <w:rPr>
          <w:rFonts w:eastAsiaTheme="minorEastAsia"/>
        </w:rPr>
        <w:t xml:space="preserve">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6D6A6C">
      <w:pPr>
        <w:spacing w:after="0" w:line="480" w:lineRule="auto"/>
        <w:rPr>
          <w:rFonts w:eastAsiaTheme="minorEastAsia"/>
          <w:i/>
        </w:rPr>
      </w:pPr>
    </w:p>
    <w:p w14:paraId="2F1745E2" w14:textId="08830755" w:rsidR="00CB2972" w:rsidRDefault="00CB2972" w:rsidP="006D6A6C">
      <w:pPr>
        <w:spacing w:after="0" w:line="48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64BEF9FD" w:rsidR="00CB2972" w:rsidRDefault="00286121" w:rsidP="00450657">
      <w:pPr>
        <w:spacing w:after="0" w:line="480" w:lineRule="auto"/>
        <w:ind w:firstLine="720"/>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w:t>
      </w:r>
      <w:r w:rsidR="00AB6CC9">
        <w:rPr>
          <w:rFonts w:eastAsiaTheme="minorEastAsia"/>
        </w:rPr>
        <w:t xml:space="preserve">suitable habitat </w:t>
      </w:r>
      <w:r w:rsidR="002D7CA6">
        <w:rPr>
          <w:rFonts w:eastAsiaTheme="minorEastAsia"/>
        </w:rPr>
        <w:t xml:space="preserve">falling within </w:t>
      </w:r>
      <w:r w:rsidR="00BC0CFB">
        <w:rPr>
          <w:rFonts w:eastAsiaTheme="minorEastAsia"/>
        </w:rPr>
        <w:t>sparsely populated</w:t>
      </w:r>
      <w:r w:rsidR="002D7CA6">
        <w:rPr>
          <w:rFonts w:eastAsiaTheme="minorEastAsia"/>
        </w:rPr>
        <w:t xml:space="preserve"> areas and urban</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2D7CA6">
        <w:rPr>
          <w:rFonts w:eastAsiaTheme="minorEastAsia"/>
        </w:rPr>
        <w:t xml:space="preserve">within </w:t>
      </w:r>
      <w:r w:rsidR="00BC0CFB">
        <w:rPr>
          <w:rFonts w:eastAsiaTheme="minorEastAsia"/>
        </w:rPr>
        <w:t xml:space="preserve">densely populated </w:t>
      </w:r>
      <w:r w:rsidR="002D7CA6">
        <w:rPr>
          <w:rFonts w:eastAsiaTheme="minorEastAsia"/>
        </w:rPr>
        <w:t>or urban areas, as defined by Martinuzzi et al. (2007).</w:t>
      </w:r>
      <w:r w:rsidR="000B1788">
        <w:rPr>
          <w:rFonts w:eastAsiaTheme="minorEastAsia"/>
        </w:rPr>
        <w:t xml:space="preserve"> </w:t>
      </w:r>
      <w:r w:rsidR="00603A70">
        <w:rPr>
          <w:rFonts w:eastAsiaTheme="minorEastAsia"/>
        </w:rPr>
        <w:t>Experts believed that in</w:t>
      </w:r>
      <w:r w:rsidR="00DD6D97">
        <w:rPr>
          <w:rFonts w:eastAsiaTheme="minorEastAsia"/>
        </w:rPr>
        <w:t xml:space="preserve"> more developed areas boas experience higher mortality</w:t>
      </w:r>
      <w:r w:rsidR="00C053E5">
        <w:rPr>
          <w:rFonts w:eastAsiaTheme="minorEastAsia"/>
        </w:rPr>
        <w:t xml:space="preserve"> </w:t>
      </w:r>
      <w:r w:rsidR="00DD6D97">
        <w:rPr>
          <w:rFonts w:eastAsiaTheme="minorEastAsia"/>
        </w:rPr>
        <w:t xml:space="preserve">due to human </w:t>
      </w:r>
      <w:r w:rsidR="002D7CA6">
        <w:rPr>
          <w:rFonts w:eastAsiaTheme="minorEastAsia"/>
        </w:rPr>
        <w:t>persecution</w:t>
      </w:r>
      <w:r w:rsidR="00DD6D97">
        <w:rPr>
          <w:rFonts w:eastAsiaTheme="minorEastAsia"/>
        </w:rPr>
        <w:t>, road strikes, and the occurrence of feral cats. Therefore, we assumed that</w:t>
      </w:r>
      <w:r w:rsidR="002D7CA6">
        <w:rPr>
          <w:rFonts w:eastAsiaTheme="minorEastAsia"/>
        </w:rPr>
        <w:t xml:space="preserve"> all</w:t>
      </w:r>
      <w:r w:rsidR="00DD6D97">
        <w:rPr>
          <w:rFonts w:eastAsiaTheme="minorEastAsia"/>
        </w:rPr>
        <w:t xml:space="preserve"> realized demographic rates would be </w:t>
      </w:r>
      <w:r w:rsidR="00D52E2F">
        <w:rPr>
          <w:rFonts w:eastAsiaTheme="minorEastAsia"/>
        </w:rPr>
        <w:t xml:space="preserve">lower </w:t>
      </w:r>
      <w:r w:rsidR="00DD6D97">
        <w:rPr>
          <w:rFonts w:eastAsiaTheme="minorEastAsia"/>
        </w:rPr>
        <w:t>in urban habitats than in natural (</w:t>
      </w:r>
      <w:r w:rsidR="005963C3">
        <w:rPr>
          <w:rFonts w:eastAsiaTheme="minorEastAsia"/>
        </w:rPr>
        <w:t>undeveloped</w:t>
      </w:r>
      <w:r w:rsidR="00DD6D97">
        <w:rPr>
          <w:rFonts w:eastAsiaTheme="minorEastAsia"/>
        </w:rPr>
        <w:t xml:space="preserve">) conditions. </w:t>
      </w:r>
      <w:r w:rsidR="005963C3">
        <w:rPr>
          <w:rFonts w:eastAsiaTheme="minorEastAsia"/>
        </w:rPr>
        <w:t xml:space="preserve">There was some uncertainty in the magnitude of this effect, so we allowed it to vary among replications. For </w:t>
      </w:r>
      <w:r w:rsidR="00DD6D97">
        <w:rPr>
          <w:rFonts w:eastAsiaTheme="minorEastAsia"/>
        </w:rPr>
        <w:t xml:space="preserve">each </w:t>
      </w:r>
      <w:r w:rsidR="005963C3">
        <w:rPr>
          <w:rFonts w:eastAsiaTheme="minorEastAsia"/>
        </w:rPr>
        <w:t>replic</w:t>
      </w:r>
      <w:r w:rsidR="00DD6D97">
        <w:rPr>
          <w:rFonts w:eastAsiaTheme="minorEastAsia"/>
        </w:rPr>
        <w:t xml:space="preserve">ation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362DA038" w:rsidR="00A94E62" w:rsidRDefault="00A94E62" w:rsidP="006D6A6C">
      <w:pPr>
        <w:spacing w:after="0" w:line="480" w:lineRule="auto"/>
        <w:rPr>
          <w:rFonts w:eastAsiaTheme="minorEastAsia"/>
        </w:rPr>
      </w:pPr>
    </w:p>
    <w:p w14:paraId="0F6853FF" w14:textId="7DEBFCE4" w:rsidR="009627CF" w:rsidRDefault="009627CF" w:rsidP="006D6A6C">
      <w:pPr>
        <w:spacing w:after="0" w:line="480" w:lineRule="auto"/>
        <w:rPr>
          <w:rFonts w:eastAsiaTheme="minorEastAsia"/>
        </w:rPr>
      </w:pPr>
      <w:r>
        <w:rPr>
          <w:rFonts w:eastAsiaTheme="minorEastAsia"/>
          <w:i/>
          <w:iCs/>
        </w:rPr>
        <w:t>Sensitivity Analysis</w:t>
      </w:r>
    </w:p>
    <w:p w14:paraId="7B8C06B6" w14:textId="4CD3E50B" w:rsidR="009627CF" w:rsidRDefault="009627CF" w:rsidP="009627CF">
      <w:pPr>
        <w:spacing w:after="0" w:line="480" w:lineRule="auto"/>
        <w:ind w:firstLine="720"/>
        <w:rPr>
          <w:rFonts w:eastAsiaTheme="minorEastAsia"/>
        </w:rPr>
      </w:pPr>
      <w:r w:rsidRPr="009C4879">
        <w:rPr>
          <w:rFonts w:eastAsiaTheme="minorEastAsia"/>
        </w:rPr>
        <w:t xml:space="preserve">Most of the demographic rates used in this model have not been empirically estimated for this population, therefore we relied on </w:t>
      </w:r>
      <w:r w:rsidR="00DC3F89">
        <w:rPr>
          <w:rFonts w:eastAsiaTheme="minorEastAsia"/>
        </w:rPr>
        <w:t>elicited estimates</w:t>
      </w:r>
      <w:r w:rsidR="00DC3F89" w:rsidRPr="009C4879">
        <w:rPr>
          <w:rFonts w:eastAsiaTheme="minorEastAsia"/>
        </w:rPr>
        <w:t xml:space="preserve"> </w:t>
      </w:r>
      <w:r w:rsidRPr="009C4879">
        <w:rPr>
          <w:rFonts w:eastAsiaTheme="minorEastAsia"/>
        </w:rPr>
        <w:t xml:space="preserve">by the expert team. To evaluate the sensitivity of </w:t>
      </w:r>
      <w:r w:rsidRPr="009C4879">
        <w:rPr>
          <w:rFonts w:eastAsiaTheme="minorEastAsia"/>
        </w:rPr>
        <w:lastRenderedPageBreak/>
        <w:t>model outputs to these input values, we ran simulations in which we randomly drew values for survival and fecundity from a wide range of possible values. For survival rates, we drew values between 0.01 and 0.99, and for fecundity we drew values between 1 and 20. For each demographic rate we randomly drew 1000 values, holding all other rates constant at the average values in Table 1. We simulated 1000 replications of the population projection at each value</w:t>
      </w:r>
      <w:r w:rsidR="002D7CA6">
        <w:rPr>
          <w:rFonts w:eastAsiaTheme="minorEastAsia"/>
        </w:rPr>
        <w:t>, keeping</w:t>
      </w:r>
      <w:r w:rsidRPr="009C4879">
        <w:rPr>
          <w:rFonts w:eastAsiaTheme="minorEastAsia"/>
        </w:rPr>
        <w:t xml:space="preserve"> the initial population size and carrying capacity fixed at </w:t>
      </w:r>
      <w:r w:rsidR="00CD4D87">
        <w:rPr>
          <w:rFonts w:eastAsiaTheme="minorEastAsia"/>
        </w:rPr>
        <w:t>113,709</w:t>
      </w:r>
      <w:r w:rsidRPr="009C4879">
        <w:rPr>
          <w:rFonts w:eastAsiaTheme="minorEastAsia"/>
        </w:rPr>
        <w:t xml:space="preserve"> and </w:t>
      </w:r>
      <w:r w:rsidR="00CD4D87">
        <w:rPr>
          <w:rFonts w:eastAsiaTheme="minorEastAsia"/>
        </w:rPr>
        <w:t>758,058</w:t>
      </w:r>
      <w:r w:rsidRPr="009C4879">
        <w:rPr>
          <w:rFonts w:eastAsiaTheme="minorEastAsia"/>
        </w:rPr>
        <w:t>, respectively</w:t>
      </w:r>
      <w:r w:rsidR="00CD4D87">
        <w:rPr>
          <w:rFonts w:eastAsiaTheme="minorEastAsia"/>
        </w:rPr>
        <w:t>, which were the midpoints of the ranges used in the full population projection</w:t>
      </w:r>
      <w:r w:rsidR="002D7CA6">
        <w:rPr>
          <w:rFonts w:eastAsiaTheme="minorEastAsia"/>
        </w:rPr>
        <w:t xml:space="preserve">. </w:t>
      </w:r>
      <w:r w:rsidRPr="009C4879">
        <w:rPr>
          <w:rFonts w:eastAsiaTheme="minorEastAsia"/>
        </w:rPr>
        <w:t>For each projection we determined whether t</w:t>
      </w:r>
      <w:r>
        <w:rPr>
          <w:rFonts w:eastAsiaTheme="minorEastAsia"/>
        </w:rPr>
        <w:t>h</w:t>
      </w:r>
      <w:r w:rsidRPr="009C4879">
        <w:rPr>
          <w:rFonts w:eastAsiaTheme="minorEastAsia"/>
        </w:rPr>
        <w:t xml:space="preserve">e population remained stable or grew by determining whether the population size in the final year was greater than or equal to the initial population size. </w:t>
      </w:r>
      <w:commentRangeStart w:id="27"/>
      <w:r w:rsidRPr="009C4879">
        <w:rPr>
          <w:rFonts w:eastAsiaTheme="minorEastAsia"/>
        </w:rPr>
        <w:t xml:space="preserve">We also calculated the probability of quasi-extinction at </w:t>
      </w:r>
      <w:r w:rsidR="00294AA5">
        <w:rPr>
          <w:rFonts w:eastAsiaTheme="minorEastAsia"/>
        </w:rPr>
        <w:t xml:space="preserve">a </w:t>
      </w:r>
      <w:r w:rsidRPr="009C4879">
        <w:rPr>
          <w:rFonts w:eastAsiaTheme="minorEastAsia"/>
        </w:rPr>
        <w:t xml:space="preserve">conservative threshold </w:t>
      </w:r>
      <w:r w:rsidR="00294AA5">
        <w:rPr>
          <w:rFonts w:eastAsiaTheme="minorEastAsia"/>
        </w:rPr>
        <w:t xml:space="preserve">of </w:t>
      </w:r>
      <w:r w:rsidRPr="009C4879">
        <w:rPr>
          <w:rFonts w:eastAsiaTheme="minorEastAsia"/>
        </w:rPr>
        <w:t>5000 individuals by finding the proportion of replicates in which the population size fell below 5000.</w:t>
      </w:r>
      <w:r w:rsidR="00DC3F89">
        <w:rPr>
          <w:rFonts w:eastAsiaTheme="minorEastAsia"/>
        </w:rPr>
        <w:t xml:space="preserve"> </w:t>
      </w:r>
      <w:commentRangeEnd w:id="27"/>
      <w:r w:rsidR="004C473A">
        <w:rPr>
          <w:rStyle w:val="CommentReference"/>
        </w:rPr>
        <w:commentReference w:id="27"/>
      </w:r>
      <w:r w:rsidR="00DC3F89">
        <w:rPr>
          <w:rFonts w:eastAsiaTheme="minorEastAsia"/>
        </w:rPr>
        <w:t>Our purpose was to quantify the expected change in model outputs as each model input parameter changed and to identify thresholds for viability for each input demographic parameter.</w:t>
      </w:r>
    </w:p>
    <w:p w14:paraId="71D7007D" w14:textId="075A3758" w:rsidR="0093240B" w:rsidRDefault="002D7CA6" w:rsidP="0093240B">
      <w:pPr>
        <w:spacing w:after="0" w:line="480" w:lineRule="auto"/>
        <w:ind w:firstLine="720"/>
      </w:pPr>
      <w:r>
        <w:rPr>
          <w:rFonts w:eastAsiaTheme="minorEastAsia"/>
        </w:rPr>
        <w:t xml:space="preserve">We also evaluated the sensitivity of model outputs to the input ranges of possible current abundance and carrying capacity. </w:t>
      </w:r>
      <w:r>
        <w:t xml:space="preserve"> We </w:t>
      </w:r>
      <w:r w:rsidR="009627CF">
        <w:rPr>
          <w:rFonts w:eastAsiaTheme="minorEastAsia"/>
        </w:rPr>
        <w:t>compare</w:t>
      </w:r>
      <w:r>
        <w:rPr>
          <w:rFonts w:eastAsiaTheme="minorEastAsia"/>
        </w:rPr>
        <w:t>d</w:t>
      </w:r>
      <w:r w:rsidR="009627CF">
        <w:rPr>
          <w:rFonts w:eastAsiaTheme="minorEastAsia"/>
        </w:rPr>
        <w:t xml:space="preserve"> four different iterations of the simulation model that </w:t>
      </w:r>
      <w:r>
        <w:rPr>
          <w:rFonts w:eastAsiaTheme="minorEastAsia"/>
        </w:rPr>
        <w:t xml:space="preserve">set the upper bound for current density at either 1 boa/ha or 0.5 boa/ha and set the upper bound for carrying capacity at either 6 boas/ha or 3 boas/ha. </w:t>
      </w:r>
      <w:r w:rsidR="008B4CC4">
        <w:rPr>
          <w:rFonts w:eastAsiaTheme="minorEastAsia"/>
        </w:rPr>
        <w:t>We projected the population for 1000 replicates</w:t>
      </w:r>
      <w:r w:rsidR="00CD4D87">
        <w:rPr>
          <w:rFonts w:eastAsiaTheme="minorEastAsia"/>
        </w:rPr>
        <w:t xml:space="preserve"> per scenario, holding all demographic rates constant at their average values,</w:t>
      </w:r>
      <w:r w:rsidR="008B4CC4">
        <w:rPr>
          <w:rFonts w:eastAsiaTheme="minorEastAsia"/>
        </w:rPr>
        <w:t xml:space="preserve"> and compared the probabilities of population growth, decline, and quasi-extinction.</w:t>
      </w:r>
    </w:p>
    <w:p w14:paraId="2FD65057" w14:textId="77777777" w:rsidR="0093240B" w:rsidRDefault="0093240B" w:rsidP="0093240B">
      <w:pPr>
        <w:spacing w:after="0" w:line="480" w:lineRule="auto"/>
      </w:pPr>
    </w:p>
    <w:p w14:paraId="76FC70AD" w14:textId="7289E9AC" w:rsidR="00A94E62" w:rsidRPr="0093240B" w:rsidRDefault="00015663" w:rsidP="0093240B">
      <w:pPr>
        <w:spacing w:after="0" w:line="480" w:lineRule="auto"/>
      </w:pPr>
      <w:r w:rsidRPr="00AB6CC9">
        <w:rPr>
          <w:rFonts w:eastAsiaTheme="minorEastAsia"/>
          <w:i/>
        </w:rPr>
        <w:t>Future</w:t>
      </w:r>
      <w:r w:rsidR="00A94E62" w:rsidRPr="00AB6CC9">
        <w:rPr>
          <w:rFonts w:eastAsiaTheme="minorEastAsia"/>
          <w:i/>
        </w:rPr>
        <w:t xml:space="preserve"> Scenarios</w:t>
      </w:r>
    </w:p>
    <w:p w14:paraId="5052F245" w14:textId="55862735" w:rsidR="00B650C2" w:rsidRDefault="00383DCF" w:rsidP="00A6587E">
      <w:pPr>
        <w:spacing w:after="0" w:line="480" w:lineRule="auto"/>
        <w:ind w:firstLine="720"/>
        <w:rPr>
          <w:rFonts w:eastAsiaTheme="minorEastAsia"/>
        </w:rPr>
      </w:pPr>
      <w:r>
        <w:rPr>
          <w:rFonts w:eastAsiaTheme="minorEastAsia"/>
        </w:rPr>
        <w:t xml:space="preserve">Predicting </w:t>
      </w:r>
      <w:r w:rsidR="0093240B">
        <w:rPr>
          <w:rFonts w:eastAsiaTheme="minorEastAsia"/>
        </w:rPr>
        <w:t>the</w:t>
      </w:r>
      <w:r>
        <w:rPr>
          <w:rFonts w:eastAsiaTheme="minorEastAsia"/>
        </w:rPr>
        <w:t xml:space="preserve"> status of a species under different future conditions is a key part of building management plans for an endangered species. Current ecosystem dynamics may change and current threats to viability may worsen or abate in the future, so simulating multiple future scenarios can help inform management planning and decision-making. </w:t>
      </w:r>
      <w:r w:rsidR="002134FC">
        <w:rPr>
          <w:rFonts w:eastAsiaTheme="minorEastAsia"/>
        </w:rPr>
        <w:t>The key threats to th</w:t>
      </w:r>
      <w:r w:rsidR="0093240B">
        <w:rPr>
          <w:rFonts w:eastAsiaTheme="minorEastAsia"/>
        </w:rPr>
        <w:t xml:space="preserve">e PR boa </w:t>
      </w:r>
      <w:commentRangeStart w:id="28"/>
      <w:r w:rsidR="002134FC">
        <w:rPr>
          <w:rFonts w:eastAsiaTheme="minorEastAsia"/>
        </w:rPr>
        <w:t xml:space="preserve">are habitat loss and </w:t>
      </w:r>
      <w:r w:rsidR="002134FC">
        <w:rPr>
          <w:rFonts w:eastAsiaTheme="minorEastAsia"/>
        </w:rPr>
        <w:lastRenderedPageBreak/>
        <w:t>human interactions</w:t>
      </w:r>
      <w:commentRangeEnd w:id="28"/>
      <w:r w:rsidR="0037507A">
        <w:rPr>
          <w:rStyle w:val="CommentReference"/>
        </w:rPr>
        <w:commentReference w:id="28"/>
      </w:r>
      <w:r w:rsidR="002134FC">
        <w:rPr>
          <w:rFonts w:eastAsiaTheme="minorEastAsia"/>
        </w:rPr>
        <w:t xml:space="preserve">, both of which are linked to increased development and conversion of natural areas into urban areas. </w:t>
      </w:r>
      <w:r w:rsidR="002D7CA6">
        <w:rPr>
          <w:rFonts w:eastAsiaTheme="minorEastAsia"/>
        </w:rPr>
        <w:t xml:space="preserve">PR boas can persist in islands of habitat within an urbanized matrix </w:t>
      </w:r>
      <w:r w:rsidR="002D7CA6">
        <w:rPr>
          <w:rFonts w:eastAsiaTheme="minorEastAsia"/>
        </w:rPr>
        <w:fldChar w:fldCharType="begin" w:fldLock="1"/>
      </w:r>
      <w:r w:rsidR="002D7CA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2D7CA6">
        <w:rPr>
          <w:rFonts w:eastAsiaTheme="minorEastAsia"/>
        </w:rPr>
        <w:fldChar w:fldCharType="separate"/>
      </w:r>
      <w:r w:rsidR="002D7CA6" w:rsidRPr="00AB6CC9">
        <w:rPr>
          <w:rFonts w:eastAsiaTheme="minorEastAsia"/>
          <w:noProof/>
        </w:rPr>
        <w:t>(Mulero-Oliveras 2019)</w:t>
      </w:r>
      <w:r w:rsidR="002D7CA6">
        <w:rPr>
          <w:rFonts w:eastAsiaTheme="minorEastAsia"/>
        </w:rPr>
        <w:fldChar w:fldCharType="end"/>
      </w:r>
      <w:r w:rsidR="002D7CA6">
        <w:rPr>
          <w:rFonts w:eastAsiaTheme="minorEastAsia"/>
        </w:rPr>
        <w:t xml:space="preserve">, </w:t>
      </w:r>
      <w:commentRangeStart w:id="29"/>
      <w:r w:rsidR="002D7CA6">
        <w:rPr>
          <w:rFonts w:eastAsiaTheme="minorEastAsia"/>
        </w:rPr>
        <w:t>but not in a purely developed landscape</w:t>
      </w:r>
      <w:commentRangeEnd w:id="29"/>
      <w:r w:rsidR="0037507A">
        <w:rPr>
          <w:rStyle w:val="CommentReference"/>
        </w:rPr>
        <w:commentReference w:id="29"/>
      </w:r>
      <w:r w:rsidR="002D7CA6">
        <w:rPr>
          <w:rFonts w:eastAsiaTheme="minorEastAsia"/>
        </w:rPr>
        <w:t xml:space="preserve">. </w:t>
      </w:r>
      <w:r w:rsidR="00A30061">
        <w:rPr>
          <w:rFonts w:eastAsiaTheme="minorEastAsia"/>
        </w:rPr>
        <w:t xml:space="preserve">We considered future scenarios that included changes in land cover such that developed areas would encroach upon natural areas, resulting in both an increased proximity of natural areas to development and loss of overall habitat area. Each scenario had a different urbanization rate, which was implemented as the rate at which both overall suitable habitat area declined and the rate at which the percent of available habitat falling within developed areas increased. By simulating simultaneous habitat loss and land cover change, these scenarios represent the most extreme way that urbanization could impact PR boa populations. A recent analysis of past rates of urbanization in proximity to protected natural areas in Puerto Rico </w:t>
      </w:r>
      <w:r w:rsidR="00A30061">
        <w:rPr>
          <w:rFonts w:eastAsiaTheme="minorEastAsia"/>
        </w:rPr>
        <w:fldChar w:fldCharType="begin" w:fldLock="1"/>
      </w:r>
      <w:r w:rsidR="00A30061">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A30061">
        <w:rPr>
          <w:rFonts w:eastAsiaTheme="minorEastAsia"/>
        </w:rPr>
        <w:fldChar w:fldCharType="separate"/>
      </w:r>
      <w:r w:rsidR="00A30061" w:rsidRPr="00D81519">
        <w:rPr>
          <w:rFonts w:eastAsiaTheme="minorEastAsia"/>
          <w:noProof/>
        </w:rPr>
        <w:t>(Castro-Prieto et al. 2017)</w:t>
      </w:r>
      <w:r w:rsidR="00A30061">
        <w:rPr>
          <w:rFonts w:eastAsiaTheme="minorEastAsia"/>
        </w:rPr>
        <w:fldChar w:fldCharType="end"/>
      </w:r>
      <w:r w:rsidR="00A30061">
        <w:rPr>
          <w:rFonts w:eastAsiaTheme="minorEastAsia"/>
        </w:rPr>
        <w:t xml:space="preserve"> found that urban growth increased at a rate of 16% over 2000-2010</w:t>
      </w:r>
      <w:r w:rsidR="00D81519">
        <w:rPr>
          <w:rFonts w:eastAsiaTheme="minorEastAsia"/>
        </w:rPr>
        <w:t xml:space="preserve">.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sidR="002134FC">
        <w:rPr>
          <w:rFonts w:eastAsiaTheme="minorEastAsia"/>
        </w:rPr>
        <w:t>, we assumed</w:t>
      </w:r>
      <w:r w:rsidR="00D81519">
        <w:rPr>
          <w:rFonts w:eastAsiaTheme="minorEastAsia"/>
        </w:rPr>
        <w:t xml:space="preserve"> no future urban growth</w:t>
      </w:r>
      <w:r w:rsidR="002D7CA6">
        <w:rPr>
          <w:rFonts w:eastAsiaTheme="minorEastAsia"/>
        </w:rPr>
        <w:t xml:space="preserve"> (0% per decade)</w:t>
      </w:r>
      <w:r w:rsidR="00D81519">
        <w:rPr>
          <w:rFonts w:eastAsiaTheme="minorEastAsia"/>
        </w:rPr>
        <w:t>, and therefore that</w:t>
      </w:r>
      <w:r w:rsidR="002134FC">
        <w:rPr>
          <w:rFonts w:eastAsiaTheme="minorEastAsia"/>
        </w:rPr>
        <w:t xml:space="preserve"> the </w:t>
      </w:r>
      <w:r w:rsidR="00BD157F">
        <w:rPr>
          <w:rFonts w:eastAsiaTheme="minorEastAsia"/>
        </w:rPr>
        <w:t>percent of habitat within developed areas</w:t>
      </w:r>
      <w:r w:rsidR="002134FC">
        <w:rPr>
          <w:rFonts w:eastAsiaTheme="minorEastAsia"/>
        </w:rPr>
        <w:t xml:space="preserve"> would remain the sa</w:t>
      </w:r>
      <w:r w:rsidR="002836A7">
        <w:rPr>
          <w:rFonts w:eastAsiaTheme="minorEastAsia"/>
        </w:rPr>
        <w:t>me as curr</w:t>
      </w:r>
      <w:r w:rsidR="006979C5">
        <w:rPr>
          <w:rFonts w:eastAsiaTheme="minorEastAsia"/>
        </w:rPr>
        <w:t xml:space="preserve">ent conditions </w:t>
      </w:r>
      <w:r w:rsidR="002836A7">
        <w:rPr>
          <w:rFonts w:eastAsiaTheme="minorEastAsia"/>
        </w:rPr>
        <w:t>(</w:t>
      </w:r>
      <w:r w:rsidR="00BD157F">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D7CA6">
        <w:rPr>
          <w:rFonts w:eastAsiaTheme="minorEastAsia"/>
        </w:rPr>
        <w:t xml:space="preserve"> (</w:t>
      </w:r>
      <w:r w:rsidR="002D7CA6">
        <w:t>379,029 ha)</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w:t>
      </w:r>
      <w:commentRangeStart w:id="30"/>
      <w:r w:rsidR="00495509">
        <w:rPr>
          <w:rFonts w:eastAsiaTheme="minorEastAsia"/>
        </w:rPr>
        <w:t>year</w:t>
      </w:r>
      <w:commentRangeEnd w:id="30"/>
      <w:r w:rsidR="0037507A">
        <w:rPr>
          <w:rStyle w:val="CommentReference"/>
        </w:rPr>
        <w:commentReference w:id="30"/>
      </w:r>
      <w:r w:rsidR="00495509">
        <w:rPr>
          <w:rFonts w:eastAsiaTheme="minorEastAsia"/>
        </w:rPr>
        <w:t xml:space="preserve">. </w:t>
      </w:r>
    </w:p>
    <w:p w14:paraId="54C9F3BC" w14:textId="77777777" w:rsidR="000210EC" w:rsidRDefault="000210EC" w:rsidP="006D6A6C">
      <w:pPr>
        <w:spacing w:after="0" w:line="480" w:lineRule="auto"/>
        <w:rPr>
          <w:rFonts w:eastAsiaTheme="minorEastAsia"/>
          <w:i/>
        </w:rPr>
      </w:pPr>
    </w:p>
    <w:p w14:paraId="5B13B001" w14:textId="556668A9" w:rsidR="00015663" w:rsidRDefault="00015663" w:rsidP="006D6A6C">
      <w:pPr>
        <w:spacing w:after="0" w:line="480" w:lineRule="auto"/>
        <w:rPr>
          <w:rFonts w:eastAsiaTheme="minorEastAsia"/>
        </w:rPr>
      </w:pPr>
      <w:r>
        <w:rPr>
          <w:rFonts w:eastAsiaTheme="minorEastAsia"/>
          <w:i/>
        </w:rPr>
        <w:t>Population Projection</w:t>
      </w:r>
    </w:p>
    <w:p w14:paraId="1D53F24E" w14:textId="1B33D216" w:rsidR="00015663" w:rsidRDefault="00D52E2F" w:rsidP="006D6A6C">
      <w:pPr>
        <w:spacing w:after="0" w:line="480" w:lineRule="auto"/>
        <w:ind w:firstLine="720"/>
        <w:rPr>
          <w:rFonts w:eastAsiaTheme="minorEastAsia"/>
        </w:rPr>
      </w:pPr>
      <w:r>
        <w:rPr>
          <w:rFonts w:eastAsiaTheme="minorEastAsia"/>
        </w:rPr>
        <w:lastRenderedPageBreak/>
        <w:t>We projected the population for 10</w:t>
      </w:r>
      <w:r w:rsidR="0040207E">
        <w:rPr>
          <w:rFonts w:eastAsiaTheme="minorEastAsia"/>
        </w:rPr>
        <w:t>0</w:t>
      </w:r>
      <w:r>
        <w:rPr>
          <w:rFonts w:eastAsiaTheme="minorEastAsia"/>
        </w:rPr>
        <w:t xml:space="preserve">,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w:t>
      </w:r>
      <w:commentRangeStart w:id="31"/>
      <w:r w:rsidR="00015663">
        <w:rPr>
          <w:rFonts w:eastAsiaTheme="minorEastAsia"/>
        </w:rPr>
        <w:t xml:space="preserve">30 </w:t>
      </w:r>
      <w:commentRangeEnd w:id="31"/>
      <w:r w:rsidR="0037507A">
        <w:rPr>
          <w:rStyle w:val="CommentReference"/>
        </w:rPr>
        <w:commentReference w:id="31"/>
      </w:r>
      <w:r w:rsidR="00015663">
        <w:rPr>
          <w:rFonts w:eastAsiaTheme="minorEastAsia"/>
        </w:rPr>
        <w:t>years, starting in the stable stage distribution</w:t>
      </w:r>
      <w:r w:rsidR="00A44A76">
        <w:rPr>
          <w:rFonts w:eastAsiaTheme="minorEastAsia"/>
        </w:rPr>
        <w:t xml:space="preserve"> as calculated from the replicat</w:t>
      </w:r>
      <w:r w:rsidR="001F4DCA">
        <w:rPr>
          <w:rFonts w:eastAsiaTheme="minorEastAsia"/>
        </w:rPr>
        <w:t>e</w:t>
      </w:r>
      <w:r w:rsidR="00A44A76">
        <w:rPr>
          <w:rFonts w:eastAsiaTheme="minorEastAsia"/>
        </w:rPr>
        <w:t xml:space="preserve"> average matrix using the popbio package for R</w:t>
      </w:r>
      <w:r w:rsidR="00A30061">
        <w:rPr>
          <w:rFonts w:eastAsiaTheme="minorEastAsia"/>
        </w:rPr>
        <w:t xml:space="preserve"> </w:t>
      </w:r>
      <w:r w:rsidR="00A30061">
        <w:rPr>
          <w:rFonts w:eastAsiaTheme="minorEastAsia"/>
        </w:rPr>
        <w:fldChar w:fldCharType="begin" w:fldLock="1"/>
      </w:r>
      <w:r w:rsidR="007615D7">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A30061">
        <w:rPr>
          <w:rFonts w:eastAsiaTheme="minorEastAsia"/>
        </w:rPr>
        <w:fldChar w:fldCharType="separate"/>
      </w:r>
      <w:r w:rsidR="00A30061" w:rsidRPr="00A30061">
        <w:rPr>
          <w:rFonts w:eastAsiaTheme="minorEastAsia"/>
          <w:noProof/>
        </w:rPr>
        <w:t>(Stubben and Milligan 2007, R Core Team 2016)</w:t>
      </w:r>
      <w:r w:rsidR="00A30061">
        <w:rPr>
          <w:rFonts w:eastAsiaTheme="minorEastAsia"/>
        </w:rPr>
        <w:fldChar w:fldCharType="end"/>
      </w:r>
      <w:r w:rsidR="00015663">
        <w:rPr>
          <w:rFonts w:eastAsiaTheme="minorEastAsia"/>
        </w:rPr>
        <w:t xml:space="preserve">. For each year, we calculated </w:t>
      </w:r>
      <w:r w:rsidR="000D4071">
        <w:rPr>
          <w:rFonts w:eastAsiaTheme="minorEastAsia"/>
        </w:rPr>
        <w:t>annual</w:t>
      </w:r>
      <w:r w:rsidR="00015663">
        <w:rPr>
          <w:rFonts w:eastAsiaTheme="minorEastAsia"/>
        </w:rPr>
        <w:t xml:space="preserve"> </w:t>
      </w:r>
      <w:r w:rsidR="000A41B6">
        <w:rPr>
          <w:rFonts w:eastAsiaTheme="minorEastAsia"/>
        </w:rPr>
        <w:t xml:space="preserve">realized </w:t>
      </w:r>
      <w:r w:rsidR="00015663">
        <w:rPr>
          <w:rFonts w:eastAsiaTheme="minorEastAsia"/>
        </w:rPr>
        <w:t xml:space="preserve">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w:t>
      </w:r>
      <w:r w:rsidR="000A41B6">
        <w:rPr>
          <w:rFonts w:eastAsiaTheme="minorEastAsia"/>
        </w:rPr>
        <w:t xml:space="preserve"> </w:t>
      </w:r>
      <w:r w:rsidR="007126E0">
        <w:rPr>
          <w:rFonts w:eastAsiaTheme="minorEastAsia"/>
        </w:rPr>
        <w:t>greater than</w:t>
      </w:r>
      <w:r w:rsidR="000A41B6">
        <w:rPr>
          <w:rFonts w:eastAsiaTheme="minorEastAsia"/>
        </w:rPr>
        <w:t xml:space="preserve"> or equal to</w:t>
      </w:r>
      <w:r w:rsidR="007126E0">
        <w:rPr>
          <w:rFonts w:eastAsiaTheme="minorEastAsia"/>
        </w:rPr>
        <w:t xml:space="preserve"> 1 or less than 1, respectively.</w:t>
      </w:r>
    </w:p>
    <w:p w14:paraId="30BCD182" w14:textId="56D2F8E8" w:rsidR="00015663" w:rsidRDefault="00015663" w:rsidP="006D6A6C">
      <w:pPr>
        <w:spacing w:after="0" w:line="480" w:lineRule="auto"/>
        <w:rPr>
          <w:rFonts w:eastAsiaTheme="minorEastAsia"/>
        </w:rPr>
      </w:pPr>
    </w:p>
    <w:p w14:paraId="76A3B704" w14:textId="27A03C6C" w:rsidR="000D4071" w:rsidRDefault="000D4071" w:rsidP="006D6A6C">
      <w:pPr>
        <w:spacing w:after="0" w:line="480" w:lineRule="auto"/>
        <w:rPr>
          <w:rFonts w:eastAsiaTheme="minorEastAsia"/>
        </w:rPr>
      </w:pPr>
      <w:r>
        <w:rPr>
          <w:rFonts w:eastAsiaTheme="minorEastAsia"/>
          <w:i/>
          <w:iCs/>
        </w:rPr>
        <w:t>Quasi-extinction Threshold</w:t>
      </w:r>
    </w:p>
    <w:p w14:paraId="722BA0C2" w14:textId="703613B4" w:rsidR="0052605F" w:rsidRPr="00A6587E" w:rsidRDefault="000210EC" w:rsidP="00A6587E">
      <w:pPr>
        <w:spacing w:after="0" w:line="480" w:lineRule="auto"/>
        <w:ind w:firstLine="720"/>
        <w:rPr>
          <w:rFonts w:eastAsiaTheme="minorEastAsia"/>
        </w:rPr>
      </w:pPr>
      <w:r>
        <w:rPr>
          <w:rFonts w:eastAsiaTheme="minorEastAsia"/>
        </w:rPr>
        <w:t xml:space="preserve">The </w:t>
      </w:r>
      <w:r w:rsidR="00034E9F">
        <w:rPr>
          <w:rFonts w:eastAsiaTheme="minorEastAsia"/>
        </w:rPr>
        <w:t xml:space="preserve">quasi-extinction threshold is the population size below which either the population cannot recover because it enters </w:t>
      </w:r>
      <w:r w:rsidR="00445AC8">
        <w:rPr>
          <w:rFonts w:eastAsiaTheme="minorEastAsia"/>
        </w:rPr>
        <w:t>an</w:t>
      </w:r>
      <w:r w:rsidR="00034E9F">
        <w:rPr>
          <w:rFonts w:eastAsiaTheme="minorEastAsia"/>
        </w:rPr>
        <w:t xml:space="preserve"> </w:t>
      </w:r>
      <w:r w:rsidR="00445AC8">
        <w:rPr>
          <w:rFonts w:eastAsiaTheme="minorEastAsia"/>
        </w:rPr>
        <w:t>“</w:t>
      </w:r>
      <w:r w:rsidR="00034E9F">
        <w:rPr>
          <w:rFonts w:eastAsiaTheme="minorEastAsia"/>
        </w:rPr>
        <w:t>extinction vortex</w:t>
      </w:r>
      <w:r w:rsidR="00445AC8">
        <w:rPr>
          <w:rFonts w:eastAsiaTheme="minorEastAsia"/>
        </w:rPr>
        <w:t>”</w:t>
      </w:r>
      <w:r w:rsidR="00034E9F">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sidR="00034E9F">
        <w:rPr>
          <w:rFonts w:eastAsiaTheme="minorEastAsia"/>
        </w:rPr>
        <w:t xml:space="preserve"> </w:t>
      </w:r>
      <w:r w:rsidR="00122890">
        <w:rPr>
          <w:rFonts w:eastAsiaTheme="minorEastAsia"/>
        </w:rPr>
        <w:t>(</w:t>
      </w:r>
      <w:r w:rsidR="00445AC8">
        <w:rPr>
          <w:rFonts w:eastAsiaTheme="minorEastAsia"/>
        </w:rPr>
        <w:t>e.g.</w:t>
      </w:r>
      <w:r w:rsidR="009627CF">
        <w:rPr>
          <w:rFonts w:eastAsiaTheme="minorEastAsia"/>
        </w:rPr>
        <w:t>,</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w:t>
      </w:r>
      <w:r w:rsidR="000B1788">
        <w:rPr>
          <w:rFonts w:eastAsiaTheme="minorEastAsia"/>
        </w:rPr>
        <w:t xml:space="preserve">total population size of </w:t>
      </w:r>
      <w:r w:rsidR="00445AC8">
        <w:rPr>
          <w:rFonts w:eastAsiaTheme="minorEastAsia"/>
        </w:rPr>
        <w:t>50, 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w:t>
      </w:r>
      <w:r w:rsidR="00445AC8">
        <w:rPr>
          <w:rFonts w:eastAsiaTheme="minorEastAsia"/>
        </w:rPr>
        <w:lastRenderedPageBreak/>
        <w:t xml:space="preserve">these thresholds as the proportion of replicates in which this </w:t>
      </w:r>
      <w:commentRangeStart w:id="32"/>
      <w:r w:rsidR="00445AC8">
        <w:rPr>
          <w:rFonts w:eastAsiaTheme="minorEastAsia"/>
        </w:rPr>
        <w:t>occurred</w:t>
      </w:r>
      <w:commentRangeEnd w:id="32"/>
      <w:r w:rsidR="004B67BF">
        <w:rPr>
          <w:rStyle w:val="CommentReference"/>
        </w:rPr>
        <w:commentReference w:id="32"/>
      </w:r>
      <w:r w:rsidR="00445AC8">
        <w:rPr>
          <w:rFonts w:eastAsiaTheme="minorEastAsia"/>
        </w:rPr>
        <w:t xml:space="preserve">. </w:t>
      </w:r>
      <w:r w:rsidR="00FE208B">
        <w:rPr>
          <w:rFonts w:eastAsiaTheme="minorEastAsia"/>
        </w:rPr>
        <w:t xml:space="preserve">A conceptual diagram of the simulation model is provided in Figure 4. </w:t>
      </w:r>
    </w:p>
    <w:p w14:paraId="1F0CF765" w14:textId="77777777" w:rsidR="000210EC" w:rsidRDefault="000210EC" w:rsidP="006D6A6C">
      <w:pPr>
        <w:spacing w:after="0" w:line="480" w:lineRule="auto"/>
        <w:rPr>
          <w:rFonts w:eastAsiaTheme="minorEastAsia"/>
          <w:b/>
        </w:rPr>
      </w:pPr>
    </w:p>
    <w:p w14:paraId="7A7455E4" w14:textId="15E6575B" w:rsidR="002A06B5" w:rsidRDefault="006D6A6C" w:rsidP="006D6A6C">
      <w:pPr>
        <w:spacing w:after="0" w:line="480" w:lineRule="auto"/>
        <w:rPr>
          <w:rFonts w:eastAsiaTheme="minorEastAsia"/>
          <w:b/>
        </w:rPr>
      </w:pPr>
      <w:r w:rsidRPr="00703370">
        <w:rPr>
          <w:rFonts w:eastAsiaTheme="minorEastAsia"/>
          <w:b/>
        </w:rPr>
        <w:t>RESULTS</w:t>
      </w:r>
    </w:p>
    <w:p w14:paraId="40B20012" w14:textId="6CDAA027" w:rsidR="009627CF" w:rsidRDefault="009627CF" w:rsidP="006D6A6C">
      <w:pPr>
        <w:spacing w:after="0" w:line="480" w:lineRule="auto"/>
        <w:rPr>
          <w:rFonts w:eastAsiaTheme="minorEastAsia"/>
          <w:bCs/>
        </w:rPr>
      </w:pPr>
      <w:r>
        <w:rPr>
          <w:rFonts w:eastAsiaTheme="minorEastAsia"/>
          <w:bCs/>
          <w:i/>
          <w:iCs/>
        </w:rPr>
        <w:t>Sensitivity Analysis</w:t>
      </w:r>
    </w:p>
    <w:p w14:paraId="69D62101" w14:textId="430859A7" w:rsidR="009627CF" w:rsidRDefault="009627CF" w:rsidP="00166FC3">
      <w:pPr>
        <w:spacing w:after="0" w:line="480" w:lineRule="auto"/>
        <w:ind w:firstLine="720"/>
        <w:rPr>
          <w:rFonts w:eastAsiaTheme="minorEastAsia"/>
        </w:rPr>
      </w:pPr>
      <w:r w:rsidRPr="009C4879">
        <w:rPr>
          <w:rFonts w:eastAsiaTheme="minorEastAsia"/>
        </w:rPr>
        <w:t xml:space="preserve">Changes in adult survival probability had the strongest influence on both the probability of quasi-extinction and of population growth (Figure </w:t>
      </w:r>
      <w:r w:rsidR="00A6587E">
        <w:rPr>
          <w:rFonts w:eastAsiaTheme="minorEastAsia"/>
        </w:rPr>
        <w:t>3</w:t>
      </w:r>
      <w:r w:rsidRPr="009C4879">
        <w:rPr>
          <w:rFonts w:eastAsiaTheme="minorEastAsia"/>
        </w:rPr>
        <w:t>). Quasi-extinction probability was ~0 for all iterations in which adult survival was &gt; 0.</w:t>
      </w:r>
      <w:commentRangeStart w:id="33"/>
      <w:r w:rsidRPr="009C4879">
        <w:rPr>
          <w:rFonts w:eastAsiaTheme="minorEastAsia"/>
        </w:rPr>
        <w:t>75</w:t>
      </w:r>
      <w:commentRangeEnd w:id="33"/>
      <w:r w:rsidR="00313179">
        <w:rPr>
          <w:rStyle w:val="CommentReference"/>
        </w:rPr>
        <w:commentReference w:id="33"/>
      </w:r>
      <w:r w:rsidRPr="009C4879">
        <w:rPr>
          <w:rFonts w:eastAsiaTheme="minorEastAsia"/>
        </w:rPr>
        <w:t xml:space="preserve">. This analysis also indicated some thresholds at which </w:t>
      </w:r>
      <w:r w:rsidR="000A41B6">
        <w:rPr>
          <w:rFonts w:eastAsiaTheme="minorEastAsia"/>
        </w:rPr>
        <w:t>we</w:t>
      </w:r>
      <w:r w:rsidRPr="009C4879">
        <w:rPr>
          <w:rFonts w:eastAsiaTheme="minorEastAsia"/>
        </w:rPr>
        <w:t xml:space="preserve"> expect population dynamics to change. For example, the probability of population growth declined drastically as fecundity fell below ~</w:t>
      </w:r>
      <w:r w:rsidR="00761CC8">
        <w:rPr>
          <w:rFonts w:eastAsiaTheme="minorEastAsia"/>
        </w:rPr>
        <w:t>4</w:t>
      </w:r>
      <w:r w:rsidR="006D6F4F">
        <w:rPr>
          <w:rFonts w:eastAsiaTheme="minorEastAsia"/>
        </w:rPr>
        <w:t>.5</w:t>
      </w:r>
      <w:r w:rsidRPr="009C4879">
        <w:rPr>
          <w:rFonts w:eastAsiaTheme="minorEastAsia"/>
        </w:rPr>
        <w:t xml:space="preserve"> young per adult per year (Figure </w:t>
      </w:r>
      <w:r w:rsidR="00A6587E">
        <w:rPr>
          <w:rFonts w:eastAsiaTheme="minorEastAsia"/>
        </w:rPr>
        <w:t>3</w:t>
      </w:r>
      <w:r w:rsidRPr="009C4879">
        <w:rPr>
          <w:rFonts w:eastAsiaTheme="minorEastAsia"/>
        </w:rPr>
        <w:t>). We note that this sensitivity analysis is conducted assuming that only one demographic rate changes independent of the others, while</w:t>
      </w:r>
      <w:r w:rsidR="00761CC8">
        <w:rPr>
          <w:rFonts w:eastAsiaTheme="minorEastAsia"/>
        </w:rPr>
        <w:t>, in reality, threats</w:t>
      </w:r>
      <w:r w:rsidRPr="009C4879">
        <w:rPr>
          <w:rFonts w:eastAsiaTheme="minorEastAsia"/>
        </w:rPr>
        <w:t xml:space="preserve"> likely influence more than one rate simultaneously.</w:t>
      </w:r>
    </w:p>
    <w:p w14:paraId="1A3EEBEF" w14:textId="7CE3F7FE" w:rsidR="009627CF" w:rsidRDefault="000210EC" w:rsidP="006F7012">
      <w:pPr>
        <w:spacing w:after="0" w:line="480" w:lineRule="auto"/>
        <w:ind w:firstLine="720"/>
      </w:pPr>
      <w:r>
        <w:t xml:space="preserve">Changing the input for maximum current density and maximum carrying capacity density had little effect on simulation model outcomes (Figure </w:t>
      </w:r>
      <w:r w:rsidR="00FE208B">
        <w:t>B2</w:t>
      </w:r>
      <w:r>
        <w:t xml:space="preserve">). 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w:t>
      </w:r>
      <w:r w:rsidR="005614FF">
        <w:t>little to no change in</w:t>
      </w:r>
      <w:r>
        <w:t xml:space="preserve"> probabilities of population growth and lower probabilities of population decline</w:t>
      </w:r>
      <w:r w:rsidR="005614FF">
        <w:t xml:space="preserve"> (Table B1)</w:t>
      </w:r>
      <w:r>
        <w:t>.</w:t>
      </w:r>
    </w:p>
    <w:p w14:paraId="35AB0A73" w14:textId="77777777" w:rsidR="00F2318C" w:rsidRPr="000210EC" w:rsidRDefault="00F2318C" w:rsidP="006F7012">
      <w:pPr>
        <w:spacing w:after="0" w:line="480" w:lineRule="auto"/>
        <w:ind w:firstLine="720"/>
      </w:pPr>
    </w:p>
    <w:p w14:paraId="024D0AF5" w14:textId="1C349E38" w:rsidR="009627CF" w:rsidRPr="009627CF" w:rsidRDefault="009627CF" w:rsidP="006F7012">
      <w:pPr>
        <w:spacing w:after="0" w:line="480" w:lineRule="auto"/>
        <w:rPr>
          <w:rFonts w:eastAsiaTheme="minorEastAsia"/>
          <w:bCs/>
          <w:i/>
          <w:iCs/>
        </w:rPr>
      </w:pPr>
      <w:r>
        <w:rPr>
          <w:rFonts w:eastAsiaTheme="minorEastAsia"/>
          <w:bCs/>
          <w:i/>
          <w:iCs/>
        </w:rPr>
        <w:t>Population Projection</w:t>
      </w:r>
    </w:p>
    <w:p w14:paraId="02A7AFA1" w14:textId="45473EBC" w:rsidR="00FF62D9" w:rsidRDefault="006F7012" w:rsidP="00FF62D9">
      <w:pPr>
        <w:spacing w:after="0" w:line="480" w:lineRule="auto"/>
        <w:ind w:firstLine="720"/>
        <w:rPr>
          <w:rFonts w:eastAsiaTheme="minorEastAsia"/>
          <w:iCs/>
        </w:rPr>
      </w:pPr>
      <w:r>
        <w:rPr>
          <w:rFonts w:eastAsiaTheme="minorEastAsia"/>
          <w:iCs/>
        </w:rPr>
        <w:t>Our projection model indicated that the population is most likely to decline over a 30-year period under the status quo scenario, i.e. if the current rate of urbanization were to continue (</w:t>
      </w:r>
      <w:r w:rsidR="0048697E">
        <w:rPr>
          <w:rFonts w:eastAsiaTheme="minorEastAsia"/>
          <w:iCs/>
        </w:rPr>
        <w:t>Table 2, Figure 5</w:t>
      </w:r>
      <w:r>
        <w:rPr>
          <w:rFonts w:eastAsiaTheme="minorEastAsia"/>
          <w:iCs/>
        </w:rPr>
        <w:t xml:space="preserve">). Under the current rate of urbanization (16% per decade) the model predicted a </w:t>
      </w:r>
      <w:r w:rsidR="0048697E">
        <w:rPr>
          <w:rFonts w:eastAsiaTheme="minorEastAsia"/>
          <w:iCs/>
        </w:rPr>
        <w:t>64.3</w:t>
      </w:r>
      <w:r>
        <w:rPr>
          <w:rFonts w:eastAsiaTheme="minorEastAsia"/>
          <w:iCs/>
        </w:rPr>
        <w:t xml:space="preserve">% probability of decline and </w:t>
      </w:r>
      <w:r w:rsidR="0048697E">
        <w:rPr>
          <w:rFonts w:eastAsiaTheme="minorEastAsia"/>
          <w:iCs/>
        </w:rPr>
        <w:t>35.7</w:t>
      </w:r>
      <w:r>
        <w:rPr>
          <w:rFonts w:eastAsiaTheme="minorEastAsia"/>
          <w:iCs/>
        </w:rPr>
        <w:t xml:space="preserve">% probability of stability or growth. Lower rates of urbanization were </w:t>
      </w:r>
      <w:r>
        <w:rPr>
          <w:rFonts w:eastAsiaTheme="minorEastAsia"/>
          <w:iCs/>
        </w:rPr>
        <w:lastRenderedPageBreak/>
        <w:t>associated with a greater probability of population stability or growth, but the probability of growth was only 5</w:t>
      </w:r>
      <w:r w:rsidR="0048697E">
        <w:rPr>
          <w:rFonts w:eastAsiaTheme="minorEastAsia"/>
          <w:iCs/>
        </w:rPr>
        <w:t>0.2</w:t>
      </w:r>
      <w:r>
        <w:rPr>
          <w:rFonts w:eastAsiaTheme="minorEastAsia"/>
          <w:iCs/>
        </w:rPr>
        <w:t>% under the best</w:t>
      </w:r>
      <w:r w:rsidR="0048697E">
        <w:rPr>
          <w:rFonts w:eastAsiaTheme="minorEastAsia"/>
          <w:iCs/>
        </w:rPr>
        <w:t>-</w:t>
      </w:r>
      <w:r>
        <w:rPr>
          <w:rFonts w:eastAsiaTheme="minorEastAsia"/>
          <w:iCs/>
        </w:rPr>
        <w:t>case scenario (no further urbanization), which may be unlikely to occur. However, quasi-extinction probability was low</w:t>
      </w:r>
      <w:r w:rsidR="00114C54">
        <w:rPr>
          <w:rFonts w:eastAsiaTheme="minorEastAsia"/>
          <w:iCs/>
        </w:rPr>
        <w:t xml:space="preserve">, likely </w:t>
      </w:r>
      <w:r>
        <w:rPr>
          <w:rFonts w:eastAsiaTheme="minorEastAsia"/>
          <w:iCs/>
        </w:rPr>
        <w:t xml:space="preserve">due to the possibility of a large current population size (initial population size range from </w:t>
      </w:r>
      <w:r>
        <w:rPr>
          <w:rFonts w:eastAsiaTheme="minorEastAsia"/>
        </w:rPr>
        <w:t xml:space="preserve">37,903 </w:t>
      </w:r>
      <w:r>
        <w:rPr>
          <w:rFonts w:eastAsiaTheme="minorEastAsia"/>
          <w:iCs/>
        </w:rPr>
        <w:t xml:space="preserve">to </w:t>
      </w:r>
      <w:r>
        <w:t xml:space="preserve">189,515 individuals, see </w:t>
      </w:r>
      <w:r>
        <w:rPr>
          <w:i/>
          <w:iCs/>
        </w:rPr>
        <w:t>Initial Population Size</w:t>
      </w:r>
      <w:r>
        <w:t xml:space="preserve"> above)</w:t>
      </w:r>
      <w:r w:rsidR="00C479C6">
        <w:t xml:space="preserve">, </w:t>
      </w:r>
      <w:r>
        <w:t xml:space="preserve">and was less than 5% for all scenarios and thresholds (Table </w:t>
      </w:r>
      <w:r w:rsidR="00FF62D9">
        <w:t>2</w:t>
      </w:r>
      <w:r>
        <w:t xml:space="preserve">, Figure </w:t>
      </w:r>
      <w:r w:rsidR="0048697E">
        <w:t>5</w:t>
      </w:r>
      <w:r>
        <w:t>).</w:t>
      </w:r>
    </w:p>
    <w:p w14:paraId="63EF377B" w14:textId="77777777" w:rsidR="00FF62D9" w:rsidRDefault="00FF62D9" w:rsidP="00FF62D9">
      <w:pPr>
        <w:spacing w:after="0" w:line="480" w:lineRule="auto"/>
        <w:ind w:firstLine="720"/>
        <w:rPr>
          <w:rFonts w:eastAsiaTheme="minorEastAsia"/>
          <w:iCs/>
        </w:rPr>
      </w:pPr>
    </w:p>
    <w:p w14:paraId="59928031" w14:textId="5516033D" w:rsidR="00900997" w:rsidRPr="00FF62D9" w:rsidRDefault="00703370" w:rsidP="00FF62D9">
      <w:pPr>
        <w:spacing w:after="0" w:line="480" w:lineRule="auto"/>
        <w:rPr>
          <w:rFonts w:eastAsiaTheme="minorEastAsia"/>
          <w:iCs/>
        </w:rPr>
      </w:pPr>
      <w:r>
        <w:rPr>
          <w:b/>
        </w:rPr>
        <w:t>DISCUSSION</w:t>
      </w:r>
    </w:p>
    <w:p w14:paraId="13638F5A" w14:textId="55918634" w:rsidR="00B004EC" w:rsidRDefault="00761CC8" w:rsidP="00A22471">
      <w:pPr>
        <w:spacing w:after="0" w:line="480" w:lineRule="auto"/>
        <w:ind w:firstLine="720"/>
        <w:rPr>
          <w:bCs/>
        </w:rPr>
      </w:pPr>
      <w:r>
        <w:rPr>
          <w:bCs/>
        </w:rPr>
        <w:t xml:space="preserve">We developed a demographic projection model for the PR boa that incorporated many sources of uncertainty regarding current population status and population vital rates, despite lack of monitoring data to inform past or current abundance. Using this model, we simulated population dynamics over 30 years under four scenarios of future urbanization and found that </w:t>
      </w:r>
      <w:r w:rsidR="00E42C7A">
        <w:rPr>
          <w:bCs/>
        </w:rPr>
        <w:t>there was an increased probability of population decline as urbanization rates increased</w:t>
      </w:r>
      <w:r>
        <w:rPr>
          <w:bCs/>
        </w:rPr>
        <w:t xml:space="preserve">. The probability that the population would remain stable or grow was greater than 50% only when urbanization rates fell </w:t>
      </w:r>
      <w:r w:rsidR="00E42C7A">
        <w:rPr>
          <w:bCs/>
        </w:rPr>
        <w:t>to 0%</w:t>
      </w:r>
      <w:r>
        <w:rPr>
          <w:bCs/>
        </w:rPr>
        <w:t xml:space="preserve">. </w:t>
      </w:r>
      <w:r w:rsidR="00A22471">
        <w:rPr>
          <w:bCs/>
        </w:rPr>
        <w:t>I</w:t>
      </w:r>
      <w:r>
        <w:rPr>
          <w:bCs/>
        </w:rPr>
        <w:t>ncreasing rates of urbanization were</w:t>
      </w:r>
      <w:r w:rsidR="00E42C7A">
        <w:rPr>
          <w:bCs/>
        </w:rPr>
        <w:t xml:space="preserve"> also</w:t>
      </w:r>
      <w:r>
        <w:rPr>
          <w:bCs/>
        </w:rPr>
        <w:t xml:space="preserve"> associated with an increased quasi-extinction probability</w:t>
      </w:r>
      <w:r w:rsidR="00E42C7A">
        <w:rPr>
          <w:bCs/>
        </w:rPr>
        <w:t>, especially</w:t>
      </w:r>
      <w:r>
        <w:rPr>
          <w:bCs/>
        </w:rPr>
        <w:t xml:space="preserve"> at the highest </w:t>
      </w:r>
      <w:r w:rsidR="007B2F03">
        <w:rPr>
          <w:bCs/>
        </w:rPr>
        <w:t xml:space="preserve">quasi-extinction </w:t>
      </w:r>
      <w:r>
        <w:rPr>
          <w:bCs/>
        </w:rPr>
        <w:t xml:space="preserve">threshold (5000 individuals). Quasi-extinction probabilities were low for most scenarios due to the possibility of a large initial population size, which buffers the population from falling below the quasi-extinction thresholds within 30 years. If the true current population size </w:t>
      </w:r>
      <w:r w:rsidR="00A22471">
        <w:rPr>
          <w:bCs/>
        </w:rPr>
        <w:t>is</w:t>
      </w:r>
      <w:r>
        <w:rPr>
          <w:bCs/>
        </w:rPr>
        <w:t xml:space="preserve"> lower than our projected minimum of </w:t>
      </w:r>
      <w:r>
        <w:rPr>
          <w:rFonts w:eastAsiaTheme="minorEastAsia"/>
        </w:rPr>
        <w:t>37,903</w:t>
      </w:r>
      <w:r w:rsidR="00A22471">
        <w:rPr>
          <w:rFonts w:eastAsiaTheme="minorEastAsia"/>
        </w:rPr>
        <w:t xml:space="preserve"> individuals</w:t>
      </w:r>
      <w:r>
        <w:rPr>
          <w:rFonts w:eastAsiaTheme="minorEastAsia"/>
        </w:rPr>
        <w:t xml:space="preserve">, quasi-extinction probability may be greater. </w:t>
      </w:r>
    </w:p>
    <w:p w14:paraId="6D7C14C0" w14:textId="4029E60C" w:rsidR="005844B8" w:rsidRDefault="00761CC8" w:rsidP="00A22471">
      <w:pPr>
        <w:spacing w:after="0" w:line="480" w:lineRule="auto"/>
        <w:ind w:firstLine="720"/>
        <w:rPr>
          <w:bCs/>
        </w:rPr>
      </w:pPr>
      <w:r>
        <w:rPr>
          <w:bCs/>
        </w:rPr>
        <w:t xml:space="preserve">This model is largely built based on the personal knowledge and opinion of species experts, with support from published studies. The sensitivity analyses </w:t>
      </w:r>
      <w:r w:rsidR="00926795">
        <w:rPr>
          <w:bCs/>
        </w:rPr>
        <w:t>serve to</w:t>
      </w:r>
      <w:r>
        <w:rPr>
          <w:bCs/>
        </w:rPr>
        <w:t xml:space="preserve"> evaluate the effect of key model inputs on our estimates of the probability of quasi-extinction or population growth.</w:t>
      </w:r>
      <w:r w:rsidR="00383DCF">
        <w:rPr>
          <w:bCs/>
        </w:rPr>
        <w:t xml:space="preserve"> These sensitivity analyses can help managers see how predictions would change if model inputs are correct, </w:t>
      </w:r>
      <w:commentRangeStart w:id="34"/>
      <w:r w:rsidR="00383DCF">
        <w:rPr>
          <w:bCs/>
        </w:rPr>
        <w:t xml:space="preserve">identify how incorrect model inputs would have to be </w:t>
      </w:r>
      <w:commentRangeEnd w:id="34"/>
      <w:r w:rsidR="00C6518F">
        <w:rPr>
          <w:rStyle w:val="CommentReference"/>
        </w:rPr>
        <w:commentReference w:id="34"/>
      </w:r>
      <w:r w:rsidR="00383DCF">
        <w:rPr>
          <w:bCs/>
        </w:rPr>
        <w:t>before management decisions would change, and establish priorities for future research.</w:t>
      </w:r>
      <w:r>
        <w:rPr>
          <w:bCs/>
        </w:rPr>
        <w:t xml:space="preserve"> </w:t>
      </w:r>
      <w:r w:rsidR="00ED33FB" w:rsidRPr="00F275B9">
        <w:rPr>
          <w:bCs/>
        </w:rPr>
        <w:t xml:space="preserve">Methods exist to </w:t>
      </w:r>
      <w:commentRangeStart w:id="35"/>
      <w:r w:rsidR="00ED33FB" w:rsidRPr="00F275B9">
        <w:rPr>
          <w:bCs/>
        </w:rPr>
        <w:t xml:space="preserve">formally elicit </w:t>
      </w:r>
      <w:commentRangeEnd w:id="35"/>
      <w:r w:rsidR="00C6518F">
        <w:rPr>
          <w:rStyle w:val="CommentReference"/>
        </w:rPr>
        <w:commentReference w:id="35"/>
      </w:r>
      <w:r w:rsidR="00ED33FB" w:rsidRPr="00F275B9">
        <w:rPr>
          <w:bCs/>
        </w:rPr>
        <w:t xml:space="preserve">demographic parameter estimates and relationships </w:t>
      </w:r>
      <w:r w:rsidR="00ED33FB" w:rsidRPr="00F275B9">
        <w:rPr>
          <w:bCs/>
        </w:rPr>
        <w:lastRenderedPageBreak/>
        <w:t>from experts</w:t>
      </w:r>
      <w:r w:rsidR="00A500FE">
        <w:rPr>
          <w:bCs/>
        </w:rPr>
        <w:t xml:space="preserve">, </w:t>
      </w:r>
      <w:r w:rsidR="00ED33FB" w:rsidRPr="00F275B9">
        <w:rPr>
          <w:bCs/>
        </w:rPr>
        <w:t>but those are also time- consuming and can be expensive, or not feasible if few people are experts on the species biology</w:t>
      </w:r>
      <w:r w:rsidR="00882617">
        <w:rPr>
          <w:bCs/>
        </w:rPr>
        <w:t>, as was the case for the PR boa</w:t>
      </w:r>
      <w:r w:rsidR="00A500FE">
        <w:rPr>
          <w:bCs/>
        </w:rPr>
        <w:t xml:space="preserve"> </w:t>
      </w:r>
      <w:r w:rsidR="00A500FE">
        <w:rPr>
          <w:bCs/>
        </w:rPr>
        <w:fldChar w:fldCharType="begin" w:fldLock="1"/>
      </w:r>
      <w:r w:rsidR="00DA7FD9">
        <w:rPr>
          <w:bCs/>
        </w:rPr>
        <w:instrText>ADDIN CSL_CITATION {"citationItems":[{"id":"ITEM-1","itemData":{"DOI":"10.1111/j.1523-1739.2011.01806.x","ISSN":"08888892","abstract":"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author":[{"dropping-particle":"","family":"Martin","given":"Tara G.","non-dropping-particle":"","parse-names":false,"suffix":""},{"dropping-particle":"","family":"Burgman","given":"Mark A.","non-dropping-particle":"","parse-names":false,"suffix":""},{"dropping-particle":"","family":"Fidler","given":"Fiona","non-dropping-particle":"","parse-names":false,"suffix":""},{"dropping-particle":"","family":"Kuhnert","given":"Petra M.","non-dropping-particle":"","parse-names":false,"suffix":""},{"dropping-particle":"","family":"Low-Choy","given":"Samantha","non-dropping-particle":"","parse-names":false,"suffix":""},{"dropping-particle":"","family":"Mcbride","given":"Marissa","non-dropping-particle":"","parse-names":false,"suffix":""},{"dropping-particle":"","family":"Mengersen","given":"Kerrie","non-dropping-particle":"","parse-names":false,"suffix":""}],"container-title":"Conservation Biology","id":"ITEM-1","issue":"1","issued":{"date-parts":[["2012"]]},"page":"29-38","title":"Eliciting Expert Knowledge in Conservation Science","type":"article-journal","volume":"26"},"uris":["http://www.mendeley.com/documents/?uuid=ee1d62e1-28d3-4bfb-8686-b52b10385263"]},{"id":"ITEM-2","itemData":{"author":[{"dropping-particle":"","family":"Burgman","given":"Mark A.","non-dropping-particle":"","parse-names":false,"suffix":""}],"id":"ITEM-2","issued":{"date-parts":[["2016"]]},"publisher":"Cambridge University Press","title":"Trusting judgments: how to get the best out of experts","type":"book"},"uris":["http://www.mendeley.com/documents/?uuid=c257c10a-b397-455f-8f8e-98b57a6a6237"]},{"id":"ITEM-3","itemData":{"DOI":"10.1890/ES12-00415.1","ISSN":"21508925","abstract":"Practicing ecologists who excel at their work (“experts”) hold a wealth of knowledge. This knowledge offers a wide range of opportunities for application in ecological research and natural resource decision-making. While experts are often consulted ad-hoc, their contributions are not widely acknowledged. These informal applications of expert knowledge lead to concerns about a lack of transparency and repeatability, causing distrust of this knowledge source in the scientific community. Here, we address these concerns with an exploration of the diversity of expert knowledge and of rigorous methods in its use. The effective use of expert knowledge hinges on an awareness of the spectrum of experts and their expertise, which varies by breadth of perspective and critical assessment. Also, experts express their knowledge in different forms depending on the degree of contextualization with other information. Careful matching of experts to application is therefore essential and has to go beyond a simple fitting of...","author":[{"dropping-particle":"","family":"Drescher","given":"M.","non-dropping-particle":"","parse-names":false,"suffix":""},{"dropping-particle":"","family":"Perera","given":"A. H.","non-dropping-particle":"","parse-names":false,"suffix":""},{"dropping-particle":"","family":"Johnson","given":"C. J.","non-dropping-particle":"","parse-names":false,"suffix":""},{"dropping-particle":"","family":"Buse","given":"L. J.","non-dropping-particle":"","parse-names":false,"suffix":""},{"dropping-particle":"","family":"Drew","given":"C. A.","non-dropping-particle":"","parse-names":false,"suffix":""},{"dropping-particle":"","family":"Burgman","given":"M. A.","non-dropping-particle":"","parse-names":false,"suffix":""}],"container-title":"Ecosphere","id":"ITEM-3","issue":"7","issued":{"date-parts":[["2013"]]},"page":"1-26","title":"Toward rigorous use of expert knowledge in ecological research","type":"article-journal","volume":"4"},"uris":["http://www.mendeley.com/documents/?uuid=866cc825-9388-4177-8b0b-f52c0cdcfe60"]}],"mendeley":{"formattedCitation":"(Martin et al. 2012, Drescher et al. 2013, Burgman 2016)","plainTextFormattedCitation":"(Martin et al. 2012, Drescher et al. 2013, Burgman 2016)","previouslyFormattedCitation":"(Martin et al. 2012, Drescher et al. 2013, Burgman 2016)"},"properties":{"noteIndex":0},"schema":"https://github.com/citation-style-language/schema/raw/master/csl-citation.json"}</w:instrText>
      </w:r>
      <w:r w:rsidR="00A500FE">
        <w:rPr>
          <w:bCs/>
        </w:rPr>
        <w:fldChar w:fldCharType="separate"/>
      </w:r>
      <w:r w:rsidR="00A500FE" w:rsidRPr="00A500FE">
        <w:rPr>
          <w:bCs/>
          <w:noProof/>
        </w:rPr>
        <w:t>(Martin et al. 2012, Drescher et al. 2013, Burgman 2016)</w:t>
      </w:r>
      <w:r w:rsidR="00A500FE">
        <w:rPr>
          <w:bCs/>
        </w:rPr>
        <w:fldChar w:fldCharType="end"/>
      </w:r>
      <w:r w:rsidR="00ED33FB">
        <w:rPr>
          <w:bCs/>
        </w:rPr>
        <w:t xml:space="preserve">. </w:t>
      </w:r>
      <w:r w:rsidR="00022A53">
        <w:rPr>
          <w:bCs/>
        </w:rPr>
        <w:t xml:space="preserve">Such methods are especially </w:t>
      </w:r>
      <w:r w:rsidR="00E42C7A">
        <w:rPr>
          <w:bCs/>
        </w:rPr>
        <w:t xml:space="preserve">useful </w:t>
      </w:r>
      <w:r w:rsidR="00022A53">
        <w:rPr>
          <w:bCs/>
        </w:rPr>
        <w:t xml:space="preserve">for eliciting estimates of uncertainty in demographic rates, i.e. variance or 95% CI. Here, we applied a blanket uncertainty of 15% to all demographic rates because we did not have expert elicitation results, but our projection would be improved by including explicit estimates of uncertainty for each demographic rate. </w:t>
      </w:r>
      <w:r w:rsidR="00A44291">
        <w:rPr>
          <w:bCs/>
        </w:rPr>
        <w:t xml:space="preserve">Our model structure incorporated parametric </w:t>
      </w:r>
      <w:r w:rsidR="002D1307">
        <w:rPr>
          <w:bCs/>
        </w:rPr>
        <w:t xml:space="preserve">uncertainty such </w:t>
      </w:r>
      <w:r w:rsidR="00A44291">
        <w:rPr>
          <w:bCs/>
        </w:rPr>
        <w:t xml:space="preserve">that each replicate of </w:t>
      </w:r>
      <w:r w:rsidR="002D1307">
        <w:rPr>
          <w:bCs/>
        </w:rPr>
        <w:t>the simulation</w:t>
      </w:r>
      <w:r w:rsidR="00A44291">
        <w:rPr>
          <w:bCs/>
        </w:rPr>
        <w:t xml:space="preserve"> drew different mean values from the distribution set up using expert elicited means and the 15% C.V. With this added layer of prediction uncertainty</w:t>
      </w:r>
      <w:r w:rsidR="002D1307">
        <w:rPr>
          <w:bCs/>
        </w:rPr>
        <w:t>,</w:t>
      </w:r>
      <w:r w:rsidR="00A44291">
        <w:rPr>
          <w:bCs/>
        </w:rPr>
        <w:t xml:space="preserve"> our simulations account for </w:t>
      </w:r>
      <w:r w:rsidR="002D1307">
        <w:rPr>
          <w:bCs/>
        </w:rPr>
        <w:t>the possibility that the elicited average values are incorrect</w:t>
      </w:r>
      <w:r w:rsidR="00A44291">
        <w:rPr>
          <w:bCs/>
        </w:rPr>
        <w:t xml:space="preserve">. </w:t>
      </w:r>
      <w:r w:rsidR="00022A53">
        <w:rPr>
          <w:bCs/>
        </w:rPr>
        <w:t>With or without those expert-elicited estimates of parametric uncertainty, a sensitivity analysis like the one presented here can help identify which demographic rates contribute the most to realized population trajectories, and can provide decision makers with target thresholds (e.g., adult survival &gt; 0.75) that may be useful in recovery planning.</w:t>
      </w:r>
    </w:p>
    <w:p w14:paraId="5575C4C4" w14:textId="008B5A41" w:rsidR="003D6292" w:rsidRDefault="00ED33FB" w:rsidP="00354A69">
      <w:pPr>
        <w:spacing w:after="0" w:line="480" w:lineRule="auto"/>
        <w:ind w:firstLine="720"/>
        <w:rPr>
          <w:bCs/>
        </w:rPr>
      </w:pPr>
      <w:r>
        <w:rPr>
          <w:bCs/>
        </w:rPr>
        <w:t>Without demographic information, occupancy models can be useful for predicting species presence across its range. However, occupancy alone may not be sufficient to understand responses to future threats because animals often exist in suboptimal habitat</w:t>
      </w:r>
      <w:r w:rsidR="00355140">
        <w:rPr>
          <w:bCs/>
        </w:rPr>
        <w:t xml:space="preserve"> </w:t>
      </w:r>
      <w:r w:rsidR="00355140">
        <w:rPr>
          <w:bCs/>
        </w:rPr>
        <w:fldChar w:fldCharType="begin" w:fldLock="1"/>
      </w:r>
      <w:r w:rsidR="00E63637">
        <w:rPr>
          <w:bCs/>
        </w:rPr>
        <w:instrText>ADDIN CSL_CITATION {"citationItems":[{"id":"ITEM-1","itemData":{"DOI":"10.1016/0197-3975(91)90016-E","ISBN":"3333333333","ISSN":"01973975","PMID":"25246403","author":[{"dropping-particle":"","family":"Schlaepfer","given":"Martin A","non-dropping-particle":"","parse-names":false,"suffix":""},{"dropping-particle":"","family":"Runge","given":"Michael C","non-dropping-particle":"","parse-names":false,"suffix":""},{"dropping-particle":"","family":"Sherman","given":"Paul W","non-dropping-particle":"","parse-names":false,"suffix":""},{"dropping-particle":"","family":"Sherman","given":"Paul W","non-dropping-particle":"","parse-names":false,"suffix":""}],"container-title":"Trends in Ecology &amp; Evolution","id":"ITEM-1","issue":"10","issued":{"date-parts":[["2002"]]},"page":"474-480","title":"Ecological and evolutionary traps","type":"article-journal","volume":"17"},"uris":["http://www.mendeley.com/documents/?uuid=5b0a21e3-6f8d-4c93-8411-26c2aea543e8"]},{"id":"ITEM-2","itemData":{"DOI":"10.1111/j.1523-1739.2004.00417.x","ISBN":"1523-1739","abstract":"Abstract: The concept of the ecological trap, a low-quality habitat that animals prefer over other available habitats of higher quality, has appeared in the ecological literature irregularly for over 30 years, but the topic has received relatively little attention, and evidence for traps remains largely anecdotal. Recently, however, the ecological trap concept has been the subject of a flurry of theoretical activity that is likely to raise its profile substantially, particularly in conservation biology. Ecological trap theory suggests that, under most circumstances, the presence of a trap in a landscape will drive a local population to extinction. A number of empirical studies, almost all of birds, suggest the existence of traps and demonstrate the difficulties of recognizing them in the field. Evidence for ecological traps has primarily been found in habitats modified by human activities, either directly (e.g., through the mowing of grassland birds' nests) or indirectly (e.g., via human-mediated invasion of exotic species), but some studies suggest that traps may occur even in relatively pristine areas. Taken together, these theoretical and empirical results suggest that traps may be relatively common in rapidly changing landscapes. It is therefore important for conservation biologists to be able to identify traps and differentiate them from sinks. Commonly employed approaches for population modeling, which tend to assume a source-sink framework and do not consider habitat selection explicitly, may introduce faulty assumptions that mask the effects of ecological traps and lead to overly optimistic predictions about population persistence. Given the potentially dire consequences of ecological traps and the accumulating evidence for their existence, greater attention from the community of conservation biologists is warranted. In particular, it is important for conservation biologists and managers to incorporate into conservation planning an explicit understanding of the relationship between habitat selection and habitat quality. Resumen: El concepto de la trampa ecológica, hábitat de baja calidad que los animales prefieren por encima de otros hábitats disponibles, ha aparecido irregularmente en la literatura ecológica por más de 30 años, pero el tema ha recibido relativamente poca atención, y la evidencia sobre trampas es principalmente anecdótica. Sin embargo, el concepto de trampa ecológica recientemente ha sido sujeto de una agitada actividad teórica …","author":[{"dropping-particle":"","family":"Battin","given":"James","non-dropping-particle":"","parse-names":false,"suffix":""}],"container-title":"Conservation Biology","id":"ITEM-2","issue":"6","issued":{"date-parts":[["2004"]]},"page":"1482-1491","title":"When Good Animals Love Bad Habitats: Ecological Traps and the Conservation of Animal Populations","type":"article-journal","volume":"18"},"uris":["http://www.mendeley.com/documents/?uuid=f3ae643b-970a-4379-83c4-4b86ea819884"]}],"mendeley":{"formattedCitation":"(Schlaepfer et al. 2002, Battin 2004)","plainTextFormattedCitation":"(Schlaepfer et al. 2002, Battin 2004)","previouslyFormattedCitation":"(Schlaepfer et al. 2002, Battin 2004)"},"properties":{"noteIndex":0},"schema":"https://github.com/citation-style-language/schema/raw/master/csl-citation.json"}</w:instrText>
      </w:r>
      <w:r w:rsidR="00355140">
        <w:rPr>
          <w:bCs/>
        </w:rPr>
        <w:fldChar w:fldCharType="separate"/>
      </w:r>
      <w:r w:rsidR="00355140" w:rsidRPr="00355140">
        <w:rPr>
          <w:bCs/>
          <w:noProof/>
        </w:rPr>
        <w:t>(Schlaepfer et al. 2002, Battin 2004)</w:t>
      </w:r>
      <w:r w:rsidR="00355140">
        <w:rPr>
          <w:bCs/>
        </w:rPr>
        <w:fldChar w:fldCharType="end"/>
      </w:r>
      <w:r>
        <w:rPr>
          <w:bCs/>
        </w:rPr>
        <w:t>.</w:t>
      </w:r>
      <w:r w:rsidR="00022A53">
        <w:rPr>
          <w:bCs/>
        </w:rPr>
        <w:t xml:space="preserve"> For the PR boa, there are opportunistic sightings from across the range, most frequently in human-dominated areas. That alone might indicate that urbanized habitat is suitable for boas, but </w:t>
      </w:r>
      <w:r w:rsidR="00355140">
        <w:rPr>
          <w:bCs/>
        </w:rPr>
        <w:t>species experts agreed</w:t>
      </w:r>
      <w:r w:rsidR="00022A53">
        <w:rPr>
          <w:bCs/>
        </w:rPr>
        <w:t xml:space="preserve"> that those areas are </w:t>
      </w:r>
      <w:r w:rsidR="00355140">
        <w:rPr>
          <w:bCs/>
        </w:rPr>
        <w:t xml:space="preserve">likely </w:t>
      </w:r>
      <w:r w:rsidR="00022A53">
        <w:rPr>
          <w:bCs/>
        </w:rPr>
        <w:t xml:space="preserve">population sinks in which boas experience increased mortality due to road strikes and direct human persecution. By modeling the proportion of habitat in urbanized areas and allowing for a large range in the negative effect of urbanization, we were able to capture this nuance </w:t>
      </w:r>
      <w:r w:rsidR="00E42C7A">
        <w:rPr>
          <w:bCs/>
        </w:rPr>
        <w:t>that might be lost if we analyzed occurrence records alone</w:t>
      </w:r>
      <w:r w:rsidR="00022A53">
        <w:rPr>
          <w:bCs/>
        </w:rPr>
        <w:t xml:space="preserve">.  </w:t>
      </w:r>
    </w:p>
    <w:p w14:paraId="407398D3" w14:textId="2BE5AEED" w:rsidR="00703370" w:rsidRPr="00022A53" w:rsidRDefault="003D6292" w:rsidP="00355140">
      <w:pPr>
        <w:spacing w:after="0" w:line="480" w:lineRule="auto"/>
        <w:rPr>
          <w:bCs/>
        </w:rPr>
      </w:pPr>
      <w:r>
        <w:rPr>
          <w:bCs/>
        </w:rPr>
        <w:tab/>
      </w:r>
      <w:r w:rsidR="007A184A">
        <w:rPr>
          <w:bCs/>
        </w:rPr>
        <w:t>Density dependence presents a challenge in developing demographic projections because</w:t>
      </w:r>
      <w:r>
        <w:rPr>
          <w:bCs/>
        </w:rPr>
        <w:t xml:space="preserve"> the mechanisms and functional form of </w:t>
      </w:r>
      <w:r w:rsidR="00CE0246">
        <w:rPr>
          <w:bCs/>
        </w:rPr>
        <w:t>population responses to increased density</w:t>
      </w:r>
      <w:r>
        <w:rPr>
          <w:bCs/>
        </w:rPr>
        <w:t xml:space="preserve"> are still poorly </w:t>
      </w:r>
      <w:r>
        <w:rPr>
          <w:bCs/>
        </w:rPr>
        <w:lastRenderedPageBreak/>
        <w:t xml:space="preserve">understood for many species. Especially for an island endemic, we thought it important to restrict population growth but had </w:t>
      </w:r>
      <w:r w:rsidR="00926795">
        <w:rPr>
          <w:bCs/>
        </w:rPr>
        <w:t>no</w:t>
      </w:r>
      <w:r>
        <w:rPr>
          <w:bCs/>
        </w:rPr>
        <w:t xml:space="preserve"> data to inform carrying capacity or population responses to increased density. By using published estimates of boa density and home range size, we calculated a reasonable range of possible carrying capacities for the island of Puerto Rico. We imposed density dependence in the projection using a simple ceiling function, though in reality </w:t>
      </w:r>
      <w:r w:rsidR="001F0A61">
        <w:rPr>
          <w:bCs/>
        </w:rPr>
        <w:t xml:space="preserve">population </w:t>
      </w:r>
      <w:r>
        <w:rPr>
          <w:bCs/>
        </w:rPr>
        <w:t xml:space="preserve">response to density is likely more complex and nuanced. </w:t>
      </w:r>
      <w:r w:rsidR="000C3F84">
        <w:rPr>
          <w:bCs/>
        </w:rPr>
        <w:t>However,</w:t>
      </w:r>
      <w:r w:rsidR="002D1307">
        <w:rPr>
          <w:bCs/>
        </w:rPr>
        <w:t xml:space="preserve"> our sensitivity analysis indicated that, for our projections, changing this ceiling had little effect on population trajectories. </w:t>
      </w:r>
    </w:p>
    <w:p w14:paraId="69F9C8C1" w14:textId="782ED772" w:rsidR="00927C2F" w:rsidRDefault="00927C2F" w:rsidP="00A76C74">
      <w:pPr>
        <w:spacing w:after="0" w:line="480" w:lineRule="auto"/>
        <w:ind w:firstLine="720"/>
        <w:rPr>
          <w:bCs/>
        </w:rPr>
      </w:pPr>
      <w:r>
        <w:rPr>
          <w:bCs/>
        </w:rPr>
        <w:t xml:space="preserve">The sensitivity analyses were an important outcome of this modeling effort. Despite having limited information on demographic rates, we were still able to construct a model of population dynamics based on known features of the species life history. The sensitivity analyses of that model </w:t>
      </w:r>
      <w:r w:rsidR="00882617">
        <w:rPr>
          <w:bCs/>
        </w:rPr>
        <w:t>provide</w:t>
      </w:r>
      <w:r>
        <w:rPr>
          <w:bCs/>
        </w:rPr>
        <w:t xml:space="preserve"> insight into how the future trajectories would change if the elicited demographic rates are incorrect. For example</w:t>
      </w:r>
      <w:r w:rsidR="00882617">
        <w:rPr>
          <w:bCs/>
        </w:rPr>
        <w:t>,</w:t>
      </w:r>
      <w:r>
        <w:rPr>
          <w:bCs/>
        </w:rPr>
        <w:t xml:space="preserve"> we found that all simulations with adult survival &gt;0.75 had no extinction risk, meaning that our experts would have to be wrong</w:t>
      </w:r>
      <w:r w:rsidR="00882617">
        <w:rPr>
          <w:bCs/>
        </w:rPr>
        <w:t xml:space="preserve"> about the average adult survival rate</w:t>
      </w:r>
      <w:r>
        <w:rPr>
          <w:bCs/>
        </w:rPr>
        <w:t xml:space="preserve"> by 0.15 in order to change the risk for this species. </w:t>
      </w:r>
      <w:r w:rsidR="00D81544">
        <w:rPr>
          <w:bCs/>
        </w:rPr>
        <w:t xml:space="preserve">We can also conclude that mark recapture studies or other efforts to study the survival rates of adult boa would greatly improve confidence in our model predictions and </w:t>
      </w:r>
      <w:r w:rsidR="00882617">
        <w:rPr>
          <w:bCs/>
        </w:rPr>
        <w:t>utility for decision-making</w:t>
      </w:r>
      <w:r w:rsidR="00D81544">
        <w:rPr>
          <w:bCs/>
        </w:rPr>
        <w:t>.</w:t>
      </w:r>
    </w:p>
    <w:p w14:paraId="6D5C8B97" w14:textId="78C6495F" w:rsidR="00703370" w:rsidRDefault="00B004EC" w:rsidP="00B004EC">
      <w:pPr>
        <w:spacing w:line="480" w:lineRule="auto"/>
        <w:ind w:firstLine="720"/>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r w:rsidR="006A57AC">
        <w:rPr>
          <w:bCs/>
        </w:rPr>
        <w:t>Even when data are sparse</w:t>
      </w:r>
      <w:r w:rsidR="00355140">
        <w:rPr>
          <w:bCs/>
        </w:rPr>
        <w:t xml:space="preserve">, quantitative methods can often be used </w:t>
      </w:r>
      <w:r w:rsidR="006A57AC">
        <w:rPr>
          <w:bCs/>
        </w:rPr>
        <w:t xml:space="preserve">to produce rigorous </w:t>
      </w:r>
      <w:r w:rsidR="00355140">
        <w:rPr>
          <w:bCs/>
        </w:rPr>
        <w:t xml:space="preserve">and reproducible </w:t>
      </w:r>
      <w:r w:rsidR="006A57AC">
        <w:rPr>
          <w:bCs/>
        </w:rPr>
        <w:t xml:space="preserve">estimates of future status </w:t>
      </w:r>
      <w:commentRangeStart w:id="36"/>
      <w:r w:rsidR="006A57AC">
        <w:rPr>
          <w:bCs/>
        </w:rPr>
        <w:t>with quantifiable uncertainty.</w:t>
      </w:r>
      <w:commentRangeEnd w:id="36"/>
      <w:r w:rsidR="00C6518F">
        <w:rPr>
          <w:rStyle w:val="CommentReference"/>
        </w:rPr>
        <w:commentReference w:id="36"/>
      </w:r>
    </w:p>
    <w:p w14:paraId="1DCE9693" w14:textId="21943E1F" w:rsidR="00A76C74" w:rsidRDefault="00A76C74" w:rsidP="00A76C74">
      <w:pPr>
        <w:spacing w:line="480" w:lineRule="auto"/>
        <w:rPr>
          <w:b/>
        </w:rPr>
      </w:pPr>
    </w:p>
    <w:p w14:paraId="4F1FE3FB" w14:textId="11212724" w:rsidR="00A76C74" w:rsidRDefault="00A76C74" w:rsidP="00A76C74">
      <w:pPr>
        <w:spacing w:line="480" w:lineRule="auto"/>
        <w:rPr>
          <w:b/>
        </w:rPr>
      </w:pPr>
    </w:p>
    <w:p w14:paraId="3FE7383D" w14:textId="20E3C26A" w:rsidR="00A76C74" w:rsidRPr="00931223" w:rsidRDefault="00A76C74" w:rsidP="00A76C74">
      <w:pPr>
        <w:spacing w:line="480" w:lineRule="auto"/>
        <w:rPr>
          <w:rFonts w:cstheme="minorHAnsi"/>
          <w:bCs/>
        </w:rPr>
      </w:pPr>
      <w:r w:rsidRPr="00931223">
        <w:rPr>
          <w:rFonts w:cstheme="minorHAnsi"/>
          <w:b/>
        </w:rPr>
        <w:lastRenderedPageBreak/>
        <w:t>ACKNOWLEDGMENTS</w:t>
      </w:r>
    </w:p>
    <w:p w14:paraId="17FC34A3" w14:textId="2F7844B9" w:rsidR="00A76C74" w:rsidRPr="00931223" w:rsidRDefault="00A76C74" w:rsidP="00931223">
      <w:pPr>
        <w:spacing w:line="480" w:lineRule="auto"/>
        <w:ind w:firstLine="720"/>
        <w:rPr>
          <w:rFonts w:cstheme="minorHAnsi"/>
        </w:rPr>
      </w:pPr>
      <w:r w:rsidRPr="00931223">
        <w:rPr>
          <w:rFonts w:cstheme="minorHAnsi"/>
        </w:rPr>
        <w:t xml:space="preserve">We thank the expert team for contributing their time and expertise to develop this model. We thank XX and reviewers for comments that improved the quality of this manuscript. The findings and conclusions in this article are those of the authors and do not necessarily represent the opinions of the U.S. Fish and Wildlife Service. </w:t>
      </w:r>
      <w:r w:rsidR="00622ECF">
        <w:rPr>
          <w:rFonts w:ascii="Trebuchet MS" w:hAnsi="Trebuchet MS"/>
          <w:color w:val="000000"/>
          <w:sz w:val="20"/>
          <w:szCs w:val="20"/>
        </w:rPr>
        <w:t>Any use of trade, firm, or product names is for descriptive purposes only and does not imply endorsement by the U.S. Government.</w:t>
      </w:r>
    </w:p>
    <w:p w14:paraId="417BFDBA" w14:textId="77777777" w:rsidR="00A76C74" w:rsidRPr="00931223" w:rsidRDefault="00A76C74" w:rsidP="00A76C74">
      <w:pPr>
        <w:tabs>
          <w:tab w:val="left" w:pos="1476"/>
        </w:tabs>
        <w:spacing w:after="0" w:line="480" w:lineRule="auto"/>
        <w:rPr>
          <w:rFonts w:cstheme="minorHAnsi"/>
        </w:rPr>
      </w:pPr>
      <w:r w:rsidRPr="00931223">
        <w:rPr>
          <w:rFonts w:cstheme="minorHAnsi"/>
          <w:i/>
        </w:rPr>
        <w:t>Authors’ contributions</w:t>
      </w:r>
    </w:p>
    <w:p w14:paraId="4CC18F01" w14:textId="69BB01C5" w:rsidR="00A76C74" w:rsidRPr="00931223" w:rsidRDefault="00A76C74" w:rsidP="00A76C74">
      <w:pPr>
        <w:spacing w:after="0" w:line="480" w:lineRule="auto"/>
        <w:rPr>
          <w:rFonts w:cstheme="minorHAnsi"/>
        </w:rPr>
      </w:pPr>
      <w:r w:rsidRPr="00931223">
        <w:rPr>
          <w:rFonts w:cstheme="minorHAnsi"/>
        </w:rPr>
        <w:t>AMT, NAF, CPM, and JPZ conceived the ideas; NAF and AMT designed methodology and analyzed the data with input from CPM, JPZ, and EMO; AMT led the writing of the manuscript. All authors contributed critically to the drafts and gave final approval for publication.</w:t>
      </w:r>
    </w:p>
    <w:p w14:paraId="6CCCBB71" w14:textId="77777777" w:rsidR="00A76C74" w:rsidRPr="00931223" w:rsidRDefault="00A76C74" w:rsidP="00A76C74">
      <w:pPr>
        <w:tabs>
          <w:tab w:val="left" w:pos="1476"/>
        </w:tabs>
        <w:spacing w:after="0" w:line="480" w:lineRule="auto"/>
        <w:rPr>
          <w:rFonts w:cstheme="minorHAnsi"/>
        </w:rPr>
      </w:pPr>
      <w:r w:rsidRPr="00931223">
        <w:rPr>
          <w:rFonts w:cstheme="minorHAnsi"/>
          <w:i/>
        </w:rPr>
        <w:t>Code availability</w:t>
      </w:r>
    </w:p>
    <w:p w14:paraId="053FCC80" w14:textId="290C0FD5" w:rsidR="00A76C74" w:rsidRPr="00931223" w:rsidRDefault="00A76C74" w:rsidP="00A76C74">
      <w:pPr>
        <w:tabs>
          <w:tab w:val="left" w:pos="1476"/>
        </w:tabs>
        <w:spacing w:after="0" w:line="480" w:lineRule="auto"/>
        <w:rPr>
          <w:rFonts w:cstheme="minorHAnsi"/>
        </w:rPr>
      </w:pPr>
      <w:r w:rsidRPr="00931223">
        <w:rPr>
          <w:rFonts w:cstheme="minorHAnsi"/>
        </w:rPr>
        <w:t>All code can be found at http://www.github.com/annamtucker/pr-boa.</w:t>
      </w:r>
    </w:p>
    <w:p w14:paraId="72386331" w14:textId="77777777" w:rsidR="00A76C74" w:rsidRPr="00A76C74" w:rsidRDefault="00A76C74" w:rsidP="00A76C74">
      <w:pPr>
        <w:spacing w:line="480" w:lineRule="auto"/>
        <w:rPr>
          <w:bCs/>
        </w:rPr>
      </w:pPr>
    </w:p>
    <w:p w14:paraId="58E60B5A" w14:textId="78F85898" w:rsidR="002A06B5" w:rsidRPr="00703370" w:rsidRDefault="00703370" w:rsidP="006D6A6C">
      <w:pPr>
        <w:spacing w:after="0" w:line="480" w:lineRule="auto"/>
        <w:rPr>
          <w:bCs/>
        </w:rPr>
      </w:pPr>
      <w:r>
        <w:rPr>
          <w:b/>
        </w:rPr>
        <w:t>LITERATURE CITED</w:t>
      </w:r>
    </w:p>
    <w:p w14:paraId="2DF97C47" w14:textId="3B5B2FF5" w:rsidR="00A76C74" w:rsidRPr="00A76C74" w:rsidRDefault="002A06B5" w:rsidP="00A76C74">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76C74" w:rsidRPr="00A76C74">
        <w:rPr>
          <w:rFonts w:ascii="Calibri" w:hAnsi="Calibri" w:cs="Calibri"/>
          <w:noProof/>
          <w:szCs w:val="24"/>
        </w:rPr>
        <w:t>Battin, J. 2004. When Good Animals Love Bad Habitats: Ecological Traps and the Conservation of Animal Populations. Conservation Biology 18:1482–1491.</w:t>
      </w:r>
    </w:p>
    <w:p w14:paraId="5721886F"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land, L. M., and M. Böhm. 2016. Overcoming data deficiency in reptiles. Biological Conservation 204:16–22.</w:t>
      </w:r>
    </w:p>
    <w:p w14:paraId="3C7BDF98"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Böhm, M., B. Collen, J. E. M. Baillie, P. Bowles, J. Chanson, N. Cox, G. Hammerson, M. Hoffmann, S. R. Livingstone, M. Ram, A. G. J. Rhodin, S. N. Stuart, P. P. van Dijk, B. E. Young, L. E. Afuang, A. Aghasyan, A. García, C. Aguilar, R. Ajtic, F. Akarsu, L. R. V. Alencar, A. Allison, N. Ananjeva, S. Anderson, C. Andrén, D. Ariano-Sánchez, J. C. Arredondo, M. Auliya, C. C. Austin, A. Avci, P. J. Baker, A. F. Barreto-Lima, C. L. Barrio-Amorós, D. Basu, M. F. Bates, A. Batistella, A. Bauer, D. </w:t>
      </w:r>
      <w:r w:rsidRPr="00A76C74">
        <w:rPr>
          <w:rFonts w:ascii="Calibri" w:hAnsi="Calibri" w:cs="Calibri"/>
          <w:noProof/>
          <w:szCs w:val="24"/>
        </w:rPr>
        <w:lastRenderedPageBreak/>
        <w:t xml:space="preserve">Bennett, W. Böhme, D. Broadley, R. Brown, J. Burgess, A. Captain, S. Carreira, M. del R. Castañeda, F. Castro, A. Catenazzi, J. R. Cedeño-Vázquez, D. G. Chapple, M. Cheylan, D. F. Cisneros-Heredia, D. Cogalniceanu, H. Cogger, C. Corti, G. C. Costa, P. J. Couper, T. Courtney, J. Crnobrnja-Isailovic, P. A. Crochet, B. Crother, F. Cruz, J. C. Daltry, R. J. R. Daniels, I. Das, A. de Silva, A. C. Diesmos, L. Dirksen, T. M. Doan, C. K. Dodd, J. S. Doody, M. E. Dorcas, J. Duarte de Barros Filho, V. T. Egan, E. H. El Mouden, D. Embert, R. E. Espinoza, A. Fallabrino, X. Feng, Z. J. Feng, L. Fitzgerald, O. Flores-Villela, F. G. R. França, D. Frost, H. Gadsden, T. Gamble, S. R. Ganesh, M. A. Garcia, J. E. García-Pérez, J. Gatus, M. Gaulke, P. Geniez, A. Georges, J. Gerlach, S. Goldberg, J. C. T. Gonzalez, D. J. Gower, T. Grant, E. Greenbaum, C. Grieco, P. Guo, A. M. Hamilton, K. Hare, S. B. Hedges, N. Heideman, C. Hilton-Taylor, R. Hitchmough, B. Hollingsworth, M. Hutchinson, I. Ineich, J. Iverson, F. M. Jaksic, R. Jenkins, U. Joger, R. Jose, Y. Kaska, U. Kaya, J. S. Keogh, G. Köhler, G. Kuchling, Y. Kumlutaş, A. Kwet, E. La Marca, W. Lamar, A. Lane, B. Lardner, C. Latta, G. Latta, M. Lau, P. Lavin, D. Lawson, M. LeBreton, E. Lehr, D. Limpus, N. Lipczynski, A. S. Lobo, M. A. López-Luna, L. Luiselli, V. Lukoschek, M. Lundberg, P. Lymberakis, R. Macey, W. E. Magnusson, D. L. Mahler, A. Malhotra, J. Mariaux, B. Maritz, O. A. V. Marques, R. Márquez, M. Martins, G. Masterson, J. A. Mateo, R. Mathew, N. Mathews, G. Mayer, J. R. McCranie, G. J. Measey, F. Mendoza-Quijano, M. Menegon, S. Métrailler, D. A. Milton, C. Montgomery, S. A. A. Morato, T. Mott, A. Muñoz-Alonso, J. Murphy, T. Q. Nguyen, G. Nilson, C. Nogueira, H. Núñez, N. Orlov, H. Ota, J. Ottenwalder, T. Papenfuss, S. Pasachnik, P. Passos, O. S. G. Pauwels, N. Pérez-Buitrago, V. Pérez-Mellado, E. R. Pianka, J. Pleguezuelos, C. Pollock, P. Ponce-Campos, R. Powell, F. Pupin, G. E. Quintero Díaz, R. Radder, J. Ramer, A. R. Rasmussen, C. Raxworthy, R. Reynolds, N. Richman, E. L. Rico, E. Riservato, G. Rivas, P. L. B. da Rocha, M. O. Rödel, L. Rodríguez Schettino, W. M. Roosenburg, J. P. Ross, R. Sadek, K. Sanders, G. Santos-Barrera, H. H. Schleich, B. R. Schmidt, A. Schmitz, M. Sharifi, G. Shea, H. T. Shi, R. Shine, R. Sindaco, T. Slimani, R. Somaweera, S. Spawls, P. Stafford, R. Stuebing, S. Sweet, E. Sy, H. J. Temple, </w:t>
      </w:r>
      <w:r w:rsidRPr="00A76C74">
        <w:rPr>
          <w:rFonts w:ascii="Calibri" w:hAnsi="Calibri" w:cs="Calibri"/>
          <w:noProof/>
          <w:szCs w:val="24"/>
        </w:rPr>
        <w:lastRenderedPageBreak/>
        <w:t>M. F. Tognelli, K. Tolley, P. J. Tolson, B. Tuniyev, S. Tuniyev, N. üzüm, G. van Buurt, M. Van Sluys, A. Velasco, M. Vences, M. Veselý, S. Vinke, T. Vinke, G. Vogel, M. Vogrin, R. C. Vogt, O. R. Wearn, Y. L. Werner, M. J. Whiting, T. Wiewandt, J. Wilkinson, B. Wilson, S. Wren, T. Zamin, K. Zhou, and G. Zug. 2013. The conservation status of the world’s reptiles. Biological Conservation 157:372–385.</w:t>
      </w:r>
    </w:p>
    <w:p w14:paraId="773D98D1"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rito, D. 2010. Overcoming the Linnean shortfall: Data deficiency and biological survey priorities. Basic and Applied Ecology 11:709–713.</w:t>
      </w:r>
    </w:p>
    <w:p w14:paraId="111C7886"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Burghardt, G. M., J. B. Murphy, D. Chiszar, and M. Hutchins. 2009. Combating Ophiophobia: Origins, Treatment, Education, and Conservation Tools. Pages 262–280 </w:t>
      </w:r>
      <w:r w:rsidRPr="00A76C74">
        <w:rPr>
          <w:rFonts w:ascii="Calibri" w:hAnsi="Calibri" w:cs="Calibri"/>
          <w:i/>
          <w:iCs/>
          <w:noProof/>
          <w:szCs w:val="24"/>
        </w:rPr>
        <w:t>in</w:t>
      </w:r>
      <w:r w:rsidRPr="00A76C74">
        <w:rPr>
          <w:rFonts w:ascii="Calibri" w:hAnsi="Calibri" w:cs="Calibri"/>
          <w:noProof/>
          <w:szCs w:val="24"/>
        </w:rPr>
        <w:t xml:space="preserve"> S. J. Mullin and R. A. Seigel, editors. Snakes: Ecology and Conservation. Cornell University Press, Ithaca, NY.</w:t>
      </w:r>
    </w:p>
    <w:p w14:paraId="0C48640E"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urgman, M. A. 2005. Risks and Decisions for Conservation and Environmental Management. Cambridge University Press, Cambridge, UK.</w:t>
      </w:r>
    </w:p>
    <w:p w14:paraId="5033297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urgman, M. A. 2016. Trusting judgments: how to get the best out of experts. Cambridge University Press.</w:t>
      </w:r>
    </w:p>
    <w:p w14:paraId="55CB1698"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6B2EA6E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aswell, H. 2001. Matrix population models: construction, analysis, and interpretation. 2nd edition. Sinauer Associates, Inc., Sunderland, MA, USA.</w:t>
      </w:r>
    </w:p>
    <w:p w14:paraId="77C6A68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onroy, M. J., and J. T. Peterson. 2013. Decision Making in Natural Resources Management. Wiley-Blackwell.</w:t>
      </w:r>
    </w:p>
    <w:p w14:paraId="1AEFF14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Drescher, M., A. H. Perera, C. J. Johnson, L. J. Buse, C. A. Drew, and M. A. Burgman. 2013. Toward rigorous use of expert knowledge in ecological research. Ecosphere 4:1–26.</w:t>
      </w:r>
    </w:p>
    <w:p w14:paraId="0206D42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Gibbons, J. W., D. E. Scott, T. J. Ryan, K. A. Buhlmann, T. D. Tuberville, B. S. Metts, J. L. Greene, T. Mills, Y. Leiden, S. Poppy, and C. T. Winne. 2000. The Global Decline of Reptiles, Déjà Vu Amphibians. </w:t>
      </w:r>
      <w:r w:rsidRPr="00A76C74">
        <w:rPr>
          <w:rFonts w:ascii="Calibri" w:hAnsi="Calibri" w:cs="Calibri"/>
          <w:noProof/>
          <w:szCs w:val="24"/>
        </w:rPr>
        <w:lastRenderedPageBreak/>
        <w:t>BioScience 50:653.</w:t>
      </w:r>
    </w:p>
    <w:p w14:paraId="5B04D27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Gilpin, M. E., and M. E. Soulé. 1986. Minimum viable populations: processes of species extinctions. Pages 19–34 </w:t>
      </w:r>
      <w:r w:rsidRPr="00A76C74">
        <w:rPr>
          <w:rFonts w:ascii="Calibri" w:hAnsi="Calibri" w:cs="Calibri"/>
          <w:i/>
          <w:iCs/>
          <w:noProof/>
          <w:szCs w:val="24"/>
        </w:rPr>
        <w:t>in</w:t>
      </w:r>
      <w:r w:rsidRPr="00A76C74">
        <w:rPr>
          <w:rFonts w:ascii="Calibri" w:hAnsi="Calibri" w:cs="Calibri"/>
          <w:noProof/>
          <w:szCs w:val="24"/>
        </w:rPr>
        <w:t xml:space="preserve"> M. E. Soulé, editor. Conservation Biology: the Science of Scarcity and Diversity. Sinauer Associates, Inc., Sunderland, MA, USA.</w:t>
      </w:r>
    </w:p>
    <w:p w14:paraId="630A652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Good, T. C., M. L. Zjhra, and C. Kremen. 2006. Addressing data deficiency in classifying extinction risk: A case study of a radiation of Bignoniaceae from Madagascar. Conservation Biology 20:1099–1110.</w:t>
      </w:r>
    </w:p>
    <w:p w14:paraId="20D7CF81"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Huff, T. A. 1978. Breeding the Puerto Rican boa at the Reptile Breeding Foundation. International Zoo Yearbook 16:81–82.</w:t>
      </w:r>
    </w:p>
    <w:p w14:paraId="12405A2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Karanth, K. U., J. D. Nichols, J. Seidensticker, E. Dinerstein, J. L. D. Smith, C. McDougal, A. J. T. Johnsingh, R. S. Chundawat, and V. Thapar. 2003. Science deficiency in conservation practice: The monitoring of tiger populations in India. Animal Conservation 6:141–146.</w:t>
      </w:r>
    </w:p>
    <w:p w14:paraId="49CEB52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artin, T. G., M. A. Burgman, F. Fidler, P. M. Kuhnert, S. Low-Choy, M. Mcbride, and K. Mengersen. 2012. Eliciting Expert Knowledge in Conservation Science. Conservation Biology 26:29–38.</w:t>
      </w:r>
    </w:p>
    <w:p w14:paraId="1A07603F"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Carthy, M. A., D. Keith, J. Tietjen, M. A. Burgman, M. Maunder, L. Master, B. W. Brook, G. Mace, H. P. Possingham, R. Medellin, S. Andelman, H. Regan, T. Regan, and M. Ruckelshaus. 2004. Comparing predictions of extinction risk using models and subjective judgement. Acta Oecologica 26:67–74.</w:t>
      </w:r>
    </w:p>
    <w:p w14:paraId="28041FA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413E866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Gowan, C. P., M. C. Runge, and M. a. Larson. 2011. Incorporating parametric uncertainty into population viability analysis models. Biological Conservation 144:1400–1408.</w:t>
      </w:r>
    </w:p>
    <w:p w14:paraId="16B6331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orris, W. F., and D. F. Doak. 2002. Quantitative Conservation Biology. Sinauer Associates, Inc., Sunderland, MA, USA.</w:t>
      </w:r>
    </w:p>
    <w:p w14:paraId="66D3033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Mulero-Oliveras, E. S. 2019. Population and habitat utilization of the Puerto Rican boa (Chilabothrus </w:t>
      </w:r>
      <w:r w:rsidRPr="00A76C74">
        <w:rPr>
          <w:rFonts w:ascii="Calibri" w:hAnsi="Calibri" w:cs="Calibri"/>
          <w:noProof/>
          <w:szCs w:val="24"/>
        </w:rPr>
        <w:lastRenderedPageBreak/>
        <w:t>inornatus) in an urban fragmented habitat. University of Puerto Rico.</w:t>
      </w:r>
    </w:p>
    <w:p w14:paraId="482F83F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ullin, S. J., and R. A. Seigel, editors. 2009. Snakes: Ecology and Conservation. Cornell University Press, Ithaca, NY.</w:t>
      </w:r>
    </w:p>
    <w:p w14:paraId="61E56D0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Puente Rolon, A. R. 2012. Reproductive ecology, fitness, and management of the Puerto Rican Boa (Epicrates inornatus, Boidae). University of Puerto Rico.</w:t>
      </w:r>
    </w:p>
    <w:p w14:paraId="39953D8D"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 Core Team. 2016. R: A language and environment for statistical computing. R Foundation for Statistical Computing, Vienna, Austria.</w:t>
      </w:r>
    </w:p>
    <w:p w14:paraId="2D671C0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eading, C. J., L. M. Luiselli, G. C. Akani, X. Bonnet, G. Amori, J. M. Ballouard, E. Filippi, G. Naulleau, D. Pearson, and L. Rugiero. 2010. Are snake populations in widespread decline? Biology Letters 6:777–780.</w:t>
      </w:r>
    </w:p>
    <w:p w14:paraId="67ABB95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ios-López, N., and T. M. Aide. 2007. Herpetofaunal Dynamics During Secondary Succession. Herpetologica 63:35–50.</w:t>
      </w:r>
    </w:p>
    <w:p w14:paraId="41F16B2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Schlaepfer, M. A., M. C. Runge, P. W. Sherman, and P. W. Sherman. 2002. Ecological and evolutionary traps. Trends in Ecology &amp; Evolution 17:474–480.</w:t>
      </w:r>
    </w:p>
    <w:p w14:paraId="65A7EA37"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Stubben, C., and B. Milligan. 2007. Estimating and Analyzing Demographic Models Using the popbio package in R. Journal of Statistical Software 22.</w:t>
      </w:r>
    </w:p>
    <w:p w14:paraId="75D12B46"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Tolson, P. J. 1992. The Reproductive Biology of the Neotropical Boid Genus Epicrates (Serpentes:Boidae). Page </w:t>
      </w:r>
      <w:r w:rsidRPr="00A76C74">
        <w:rPr>
          <w:rFonts w:ascii="Calibri" w:hAnsi="Calibri" w:cs="Calibri"/>
          <w:i/>
          <w:iCs/>
          <w:noProof/>
          <w:szCs w:val="24"/>
        </w:rPr>
        <w:t>in</w:t>
      </w:r>
      <w:r w:rsidRPr="00A76C74">
        <w:rPr>
          <w:rFonts w:ascii="Calibri" w:hAnsi="Calibri" w:cs="Calibri"/>
          <w:noProof/>
          <w:szCs w:val="24"/>
        </w:rPr>
        <w:t xml:space="preserve"> W. C. Hamlett, editor. Reproductive Biology of South American Vertebrates. Springer, New York, NY.</w:t>
      </w:r>
    </w:p>
    <w:p w14:paraId="747620D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Tolson, P. J. 1997. Population census and habitat assessment for the Puerto Rican boa, Epicrates inornatus, at the U.S. Naval Security Group Activity, Sabana Seca, Puerto Rico. Final Report. Puerta de Tierra, Puerto Rico.</w:t>
      </w:r>
    </w:p>
    <w:p w14:paraId="72D63D5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rPr>
      </w:pPr>
      <w:r w:rsidRPr="00A76C74">
        <w:rPr>
          <w:rFonts w:ascii="Calibri" w:hAnsi="Calibri" w:cs="Calibri"/>
          <w:noProof/>
          <w:szCs w:val="24"/>
        </w:rPr>
        <w:t xml:space="preserve">Winne, C. T., J. D. Willson, B. D. Todd, K. M. Andrews, and J. W. Gibbons. 2007. Enigmatic Decline of a Protected Population of Eastern Kingsnakes, Lampropeltis Getula, in South Carolina. Copeia </w:t>
      </w:r>
      <w:r w:rsidRPr="00A76C74">
        <w:rPr>
          <w:rFonts w:ascii="Calibri" w:hAnsi="Calibri" w:cs="Calibri"/>
          <w:noProof/>
          <w:szCs w:val="24"/>
        </w:rPr>
        <w:lastRenderedPageBreak/>
        <w:t>2007:507–519.</w:t>
      </w:r>
    </w:p>
    <w:p w14:paraId="37C37172" w14:textId="61924CAB" w:rsidR="002A06B5" w:rsidRPr="002A06B5" w:rsidRDefault="002A06B5" w:rsidP="006D6A6C">
      <w:pPr>
        <w:spacing w:after="0" w:line="480" w:lineRule="auto"/>
      </w:pPr>
      <w:r>
        <w:fldChar w:fldCharType="end"/>
      </w:r>
    </w:p>
    <w:p w14:paraId="76710516" w14:textId="68DD0178" w:rsidR="00CB2972" w:rsidRDefault="00CB2972" w:rsidP="006D6A6C">
      <w:pPr>
        <w:spacing w:after="0" w:line="480" w:lineRule="auto"/>
      </w:pPr>
    </w:p>
    <w:p w14:paraId="18ED9721" w14:textId="77777777" w:rsidR="00E6605B" w:rsidRDefault="001A7715" w:rsidP="006D6A6C">
      <w:pPr>
        <w:spacing w:line="480" w:lineRule="auto"/>
      </w:pPr>
      <w:r>
        <w:br w:type="page"/>
      </w:r>
    </w:p>
    <w:p w14:paraId="376DA88D" w14:textId="77777777" w:rsidR="00BC0CFB" w:rsidRDefault="00BC0CFB" w:rsidP="006D6A6C">
      <w:pPr>
        <w:spacing w:line="480" w:lineRule="auto"/>
      </w:pPr>
      <w:r w:rsidRPr="00BC0CFB">
        <w:rPr>
          <w:b/>
          <w:bCs/>
        </w:rPr>
        <w:lastRenderedPageBreak/>
        <w:t>TABLES AND FIGURES</w:t>
      </w:r>
    </w:p>
    <w:p w14:paraId="606571C3" w14:textId="77777777" w:rsidR="00BC0CFB" w:rsidRDefault="00BC0CFB" w:rsidP="00BC0CFB">
      <w:pPr>
        <w:spacing w:after="0" w:line="240" w:lineRule="auto"/>
        <w:rPr>
          <w:rFonts w:eastAsiaTheme="minorEastAsia"/>
        </w:rPr>
      </w:pPr>
      <w:r w:rsidRPr="002A6EAC">
        <w:rPr>
          <w:rFonts w:eastAsiaTheme="minorEastAsia"/>
          <w:b/>
          <w:bCs/>
        </w:rPr>
        <w:t>Table 1</w:t>
      </w:r>
      <w:r>
        <w:rPr>
          <w:rFonts w:eastAsiaTheme="minorEastAsia"/>
        </w:rPr>
        <w:t xml:space="preserve">. Stage-specific demographic rates. Average values were determined by the expert team or drawn from available literature. </w:t>
      </w:r>
    </w:p>
    <w:p w14:paraId="2ECA21B4" w14:textId="77777777" w:rsidR="00BC0CFB" w:rsidRDefault="00BC0CFB" w:rsidP="00BC0CFB">
      <w:pPr>
        <w:spacing w:after="0" w:line="240" w:lineRule="auto"/>
        <w:rPr>
          <w:rFonts w:eastAsiaTheme="minorEastAsia"/>
        </w:rPr>
      </w:pP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2861"/>
        <w:gridCol w:w="1076"/>
        <w:gridCol w:w="3897"/>
      </w:tblGrid>
      <w:tr w:rsidR="00BC0CFB" w14:paraId="76CEFF6F" w14:textId="77777777" w:rsidTr="009E3840">
        <w:tc>
          <w:tcPr>
            <w:tcW w:w="1634" w:type="dxa"/>
            <w:tcBorders>
              <w:top w:val="single" w:sz="4" w:space="0" w:color="auto"/>
              <w:bottom w:val="single" w:sz="4" w:space="0" w:color="auto"/>
            </w:tcBorders>
            <w:vAlign w:val="center"/>
          </w:tcPr>
          <w:p w14:paraId="1B7BC465" w14:textId="77777777" w:rsidR="00BC0CFB" w:rsidRPr="00412319" w:rsidRDefault="00BC0CFB" w:rsidP="00BC0CFB">
            <w:pPr>
              <w:jc w:val="center"/>
              <w:rPr>
                <w:rFonts w:eastAsiaTheme="minorEastAsia"/>
                <w:b/>
              </w:rPr>
            </w:pPr>
            <w:r w:rsidRPr="00412319">
              <w:rPr>
                <w:rFonts w:eastAsiaTheme="minorEastAsia"/>
                <w:b/>
              </w:rPr>
              <w:t>Demographic rate</w:t>
            </w:r>
          </w:p>
        </w:tc>
        <w:tc>
          <w:tcPr>
            <w:tcW w:w="2861" w:type="dxa"/>
            <w:tcBorders>
              <w:top w:val="single" w:sz="4" w:space="0" w:color="auto"/>
              <w:bottom w:val="single" w:sz="4" w:space="0" w:color="auto"/>
            </w:tcBorders>
            <w:vAlign w:val="center"/>
          </w:tcPr>
          <w:p w14:paraId="762A0D89" w14:textId="77777777" w:rsidR="00BC0CFB" w:rsidRPr="00412319" w:rsidRDefault="00BC0CFB" w:rsidP="00BC0CFB">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46563F79" w14:textId="77777777" w:rsidR="00BC0CFB" w:rsidRPr="00412319" w:rsidRDefault="00BC0CFB" w:rsidP="00BC0CFB">
            <w:pPr>
              <w:jc w:val="center"/>
              <w:rPr>
                <w:rFonts w:eastAsiaTheme="minorEastAsia"/>
                <w:b/>
              </w:rPr>
            </w:pPr>
            <w:r>
              <w:rPr>
                <w:rFonts w:eastAsiaTheme="minorEastAsia"/>
                <w:b/>
              </w:rPr>
              <w:t>Average</w:t>
            </w:r>
          </w:p>
        </w:tc>
        <w:tc>
          <w:tcPr>
            <w:tcW w:w="3897" w:type="dxa"/>
            <w:tcBorders>
              <w:top w:val="single" w:sz="4" w:space="0" w:color="auto"/>
              <w:bottom w:val="single" w:sz="4" w:space="0" w:color="auto"/>
            </w:tcBorders>
            <w:vAlign w:val="center"/>
          </w:tcPr>
          <w:p w14:paraId="75CDE4CA" w14:textId="77777777" w:rsidR="00BC0CFB" w:rsidRPr="00412319" w:rsidRDefault="00BC0CFB" w:rsidP="00BC0CFB">
            <w:pPr>
              <w:jc w:val="center"/>
              <w:rPr>
                <w:rFonts w:eastAsiaTheme="minorEastAsia"/>
                <w:b/>
              </w:rPr>
            </w:pPr>
            <w:r>
              <w:rPr>
                <w:rFonts w:eastAsiaTheme="minorEastAsia"/>
                <w:b/>
              </w:rPr>
              <w:t>Rationale</w:t>
            </w:r>
          </w:p>
        </w:tc>
      </w:tr>
      <w:tr w:rsidR="00BC0CFB" w14:paraId="373FFF82" w14:textId="77777777" w:rsidTr="009E3840">
        <w:tc>
          <w:tcPr>
            <w:tcW w:w="1634" w:type="dxa"/>
            <w:tcBorders>
              <w:top w:val="single" w:sz="4" w:space="0" w:color="auto"/>
              <w:bottom w:val="nil"/>
            </w:tcBorders>
            <w:vAlign w:val="center"/>
          </w:tcPr>
          <w:p w14:paraId="7E2A2E72" w14:textId="77777777" w:rsidR="00BC0CFB" w:rsidRDefault="00C03507" w:rsidP="00BC0CFB">
            <w:pPr>
              <w:jc w:val="cente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Y</m:t>
                    </m:r>
                  </m:sup>
                </m:sSup>
              </m:oMath>
            </m:oMathPara>
          </w:p>
        </w:tc>
        <w:tc>
          <w:tcPr>
            <w:tcW w:w="2861" w:type="dxa"/>
            <w:tcBorders>
              <w:top w:val="single" w:sz="4" w:space="0" w:color="auto"/>
              <w:bottom w:val="nil"/>
            </w:tcBorders>
            <w:vAlign w:val="center"/>
          </w:tcPr>
          <w:p w14:paraId="3344C5A0" w14:textId="77777777" w:rsidR="00BC0CFB" w:rsidRDefault="00BC0CFB" w:rsidP="00BC0CFB">
            <w:pPr>
              <w:jc w:val="center"/>
              <w:rPr>
                <w:rFonts w:eastAsiaTheme="minorEastAsia"/>
              </w:rPr>
            </w:pPr>
            <w:r>
              <w:rPr>
                <w:rFonts w:eastAsiaTheme="minorEastAsia"/>
              </w:rPr>
              <w:t>Survival – Young of the year</w:t>
            </w:r>
          </w:p>
        </w:tc>
        <w:tc>
          <w:tcPr>
            <w:tcW w:w="1076" w:type="dxa"/>
            <w:tcBorders>
              <w:top w:val="single" w:sz="4" w:space="0" w:color="auto"/>
              <w:bottom w:val="nil"/>
            </w:tcBorders>
            <w:vAlign w:val="center"/>
          </w:tcPr>
          <w:p w14:paraId="705E487D" w14:textId="77777777" w:rsidR="00BC0CFB" w:rsidRDefault="00BC0CFB" w:rsidP="00BC0CFB">
            <w:pPr>
              <w:jc w:val="center"/>
              <w:rPr>
                <w:rFonts w:eastAsiaTheme="minorEastAsia"/>
              </w:rPr>
            </w:pPr>
            <w:r>
              <w:rPr>
                <w:rFonts w:eastAsiaTheme="minorEastAsia"/>
              </w:rPr>
              <w:t>0.1</w:t>
            </w:r>
          </w:p>
        </w:tc>
        <w:tc>
          <w:tcPr>
            <w:tcW w:w="3897" w:type="dxa"/>
            <w:tcBorders>
              <w:top w:val="single" w:sz="4" w:space="0" w:color="auto"/>
              <w:bottom w:val="nil"/>
            </w:tcBorders>
            <w:vAlign w:val="center"/>
          </w:tcPr>
          <w:p w14:paraId="6C0FDA8B" w14:textId="77777777" w:rsidR="00BC0CFB"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697F5D11" w14:textId="77777777" w:rsidTr="009E3840">
        <w:tc>
          <w:tcPr>
            <w:tcW w:w="1634" w:type="dxa"/>
            <w:tcBorders>
              <w:top w:val="nil"/>
            </w:tcBorders>
            <w:vAlign w:val="center"/>
          </w:tcPr>
          <w:p w14:paraId="2D39DF31" w14:textId="77777777" w:rsidR="00BC0CFB" w:rsidRDefault="00C03507"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861" w:type="dxa"/>
            <w:tcBorders>
              <w:top w:val="nil"/>
            </w:tcBorders>
            <w:vAlign w:val="center"/>
          </w:tcPr>
          <w:p w14:paraId="203420C9" w14:textId="77777777" w:rsidR="00BC0CFB" w:rsidRDefault="00BC0CFB" w:rsidP="00BC0CFB">
            <w:pPr>
              <w:jc w:val="center"/>
              <w:rPr>
                <w:rFonts w:eastAsiaTheme="minorEastAsia"/>
              </w:rPr>
            </w:pPr>
            <w:r>
              <w:rPr>
                <w:rFonts w:eastAsiaTheme="minorEastAsia"/>
              </w:rPr>
              <w:t>Survival – Young</w:t>
            </w:r>
          </w:p>
        </w:tc>
        <w:tc>
          <w:tcPr>
            <w:tcW w:w="1076" w:type="dxa"/>
            <w:tcBorders>
              <w:top w:val="nil"/>
            </w:tcBorders>
            <w:vAlign w:val="center"/>
          </w:tcPr>
          <w:p w14:paraId="0ADA8B86" w14:textId="77777777" w:rsidR="00BC0CFB" w:rsidRDefault="00BC0CFB" w:rsidP="00BC0CFB">
            <w:pPr>
              <w:jc w:val="center"/>
              <w:rPr>
                <w:rFonts w:eastAsiaTheme="minorEastAsia"/>
              </w:rPr>
            </w:pPr>
            <w:r>
              <w:rPr>
                <w:rFonts w:eastAsiaTheme="minorEastAsia"/>
              </w:rPr>
              <w:t>0.3</w:t>
            </w:r>
          </w:p>
        </w:tc>
        <w:tc>
          <w:tcPr>
            <w:tcW w:w="3897" w:type="dxa"/>
            <w:tcBorders>
              <w:top w:val="nil"/>
            </w:tcBorders>
            <w:vAlign w:val="center"/>
          </w:tcPr>
          <w:p w14:paraId="7D27589C" w14:textId="77777777" w:rsidR="00BC0CFB" w:rsidRPr="00436159"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32C81662" w14:textId="77777777" w:rsidTr="009E3840">
        <w:tc>
          <w:tcPr>
            <w:tcW w:w="1634" w:type="dxa"/>
            <w:vAlign w:val="center"/>
          </w:tcPr>
          <w:p w14:paraId="562253E1" w14:textId="77777777" w:rsidR="00BC0CFB" w:rsidRDefault="00C03507"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861" w:type="dxa"/>
            <w:vAlign w:val="center"/>
          </w:tcPr>
          <w:p w14:paraId="7DF8BE7E" w14:textId="77777777" w:rsidR="00BC0CFB" w:rsidRDefault="00BC0CFB" w:rsidP="00BC0CFB">
            <w:pPr>
              <w:jc w:val="center"/>
              <w:rPr>
                <w:rFonts w:eastAsiaTheme="minorEastAsia"/>
              </w:rPr>
            </w:pPr>
            <w:r>
              <w:rPr>
                <w:rFonts w:eastAsiaTheme="minorEastAsia"/>
              </w:rPr>
              <w:t>Survival – Juvenile</w:t>
            </w:r>
          </w:p>
        </w:tc>
        <w:tc>
          <w:tcPr>
            <w:tcW w:w="1076" w:type="dxa"/>
            <w:vAlign w:val="center"/>
          </w:tcPr>
          <w:p w14:paraId="4AB0ED38" w14:textId="77777777" w:rsidR="00BC0CFB" w:rsidRDefault="00BC0CFB" w:rsidP="00BC0CFB">
            <w:pPr>
              <w:jc w:val="center"/>
              <w:rPr>
                <w:rFonts w:eastAsiaTheme="minorEastAsia"/>
              </w:rPr>
            </w:pPr>
            <w:r>
              <w:rPr>
                <w:rFonts w:eastAsiaTheme="minorEastAsia"/>
              </w:rPr>
              <w:t>0.9</w:t>
            </w:r>
          </w:p>
        </w:tc>
        <w:tc>
          <w:tcPr>
            <w:tcW w:w="3897" w:type="dxa"/>
            <w:vAlign w:val="center"/>
          </w:tcPr>
          <w:p w14:paraId="00896A85" w14:textId="77777777" w:rsidR="00BC0CFB" w:rsidRDefault="00BC0CFB" w:rsidP="00BC0CFB">
            <w:pPr>
              <w:jc w:val="center"/>
              <w:rPr>
                <w:rFonts w:eastAsiaTheme="minorEastAsia"/>
              </w:rPr>
            </w:pPr>
            <w:r>
              <w:rPr>
                <w:rFonts w:eastAsiaTheme="minorEastAsia"/>
              </w:rPr>
              <w:t>Expert opinion</w:t>
            </w:r>
          </w:p>
        </w:tc>
      </w:tr>
      <w:tr w:rsidR="00BC0CFB" w14:paraId="1D8645DE" w14:textId="77777777" w:rsidTr="009E3840">
        <w:tc>
          <w:tcPr>
            <w:tcW w:w="1634" w:type="dxa"/>
            <w:vAlign w:val="center"/>
          </w:tcPr>
          <w:p w14:paraId="410F6B92" w14:textId="77777777" w:rsidR="00BC0CFB" w:rsidRDefault="00C03507"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861" w:type="dxa"/>
            <w:vAlign w:val="center"/>
          </w:tcPr>
          <w:p w14:paraId="079E8756" w14:textId="77777777" w:rsidR="00BC0CFB" w:rsidRDefault="00BC0CFB" w:rsidP="00BC0CFB">
            <w:pPr>
              <w:jc w:val="center"/>
              <w:rPr>
                <w:rFonts w:eastAsiaTheme="minorEastAsia"/>
              </w:rPr>
            </w:pPr>
            <w:r>
              <w:rPr>
                <w:rFonts w:eastAsiaTheme="minorEastAsia"/>
              </w:rPr>
              <w:t>Survival – Subadult</w:t>
            </w:r>
          </w:p>
        </w:tc>
        <w:tc>
          <w:tcPr>
            <w:tcW w:w="1076" w:type="dxa"/>
            <w:vAlign w:val="center"/>
          </w:tcPr>
          <w:p w14:paraId="67BAAE61" w14:textId="77777777" w:rsidR="00BC0CFB" w:rsidRDefault="00BC0CFB" w:rsidP="00BC0CFB">
            <w:pPr>
              <w:jc w:val="center"/>
              <w:rPr>
                <w:rFonts w:eastAsiaTheme="minorEastAsia"/>
              </w:rPr>
            </w:pPr>
            <w:r>
              <w:rPr>
                <w:rFonts w:eastAsiaTheme="minorEastAsia"/>
              </w:rPr>
              <w:t>0.72</w:t>
            </w:r>
          </w:p>
        </w:tc>
        <w:tc>
          <w:tcPr>
            <w:tcW w:w="3897" w:type="dxa"/>
            <w:vAlign w:val="center"/>
          </w:tcPr>
          <w:p w14:paraId="7FC0ABA8" w14:textId="77777777" w:rsidR="00BC0CFB" w:rsidRDefault="00BC0CFB" w:rsidP="00BC0CFB">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BC0CFB" w14:paraId="62C2103E" w14:textId="77777777" w:rsidTr="009E3840">
        <w:tc>
          <w:tcPr>
            <w:tcW w:w="1634" w:type="dxa"/>
            <w:vAlign w:val="center"/>
          </w:tcPr>
          <w:p w14:paraId="4333169D" w14:textId="77777777" w:rsidR="00BC0CFB" w:rsidRDefault="00C03507"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861" w:type="dxa"/>
            <w:vAlign w:val="center"/>
          </w:tcPr>
          <w:p w14:paraId="19F74B05" w14:textId="77777777" w:rsidR="00BC0CFB" w:rsidRDefault="00BC0CFB" w:rsidP="00BC0CFB">
            <w:pPr>
              <w:jc w:val="center"/>
              <w:rPr>
                <w:rFonts w:eastAsiaTheme="minorEastAsia"/>
              </w:rPr>
            </w:pPr>
            <w:r>
              <w:rPr>
                <w:rFonts w:eastAsiaTheme="minorEastAsia"/>
              </w:rPr>
              <w:t>Survival – Adult</w:t>
            </w:r>
          </w:p>
        </w:tc>
        <w:tc>
          <w:tcPr>
            <w:tcW w:w="1076" w:type="dxa"/>
            <w:vAlign w:val="center"/>
          </w:tcPr>
          <w:p w14:paraId="3F05CB52" w14:textId="77777777" w:rsidR="00BC0CFB" w:rsidRDefault="00BC0CFB" w:rsidP="00BC0CFB">
            <w:pPr>
              <w:jc w:val="center"/>
              <w:rPr>
                <w:rFonts w:eastAsiaTheme="minorEastAsia"/>
              </w:rPr>
            </w:pPr>
            <w:r>
              <w:rPr>
                <w:rFonts w:eastAsiaTheme="minorEastAsia"/>
              </w:rPr>
              <w:t>0.9</w:t>
            </w:r>
          </w:p>
        </w:tc>
        <w:tc>
          <w:tcPr>
            <w:tcW w:w="3897" w:type="dxa"/>
            <w:vAlign w:val="center"/>
          </w:tcPr>
          <w:p w14:paraId="5C55CDB9" w14:textId="7870E35C" w:rsidR="00BC0CFB" w:rsidRPr="00436159" w:rsidRDefault="00BC0CFB" w:rsidP="00BC0CFB">
            <w:pPr>
              <w:jc w:val="center"/>
              <w:rPr>
                <w:rFonts w:eastAsiaTheme="minorEastAsia"/>
              </w:rPr>
            </w:pPr>
            <w:r>
              <w:rPr>
                <w:rFonts w:eastAsiaTheme="minorEastAsia"/>
              </w:rPr>
              <w:t xml:space="preserve">Expert opinion and estimates from radio-tracked translocated </w:t>
            </w:r>
            <w:proofErr w:type="spellStart"/>
            <w:r>
              <w:rPr>
                <w:rFonts w:eastAsiaTheme="minorEastAsia"/>
              </w:rPr>
              <w:t>snakes</w:t>
            </w:r>
            <w:r w:rsidR="009B75B9">
              <w:rPr>
                <w:rFonts w:eastAsiaTheme="minorEastAsia"/>
                <w:vertAlign w:val="superscript"/>
              </w:rPr>
              <w:t>b</w:t>
            </w:r>
            <w:proofErr w:type="spellEnd"/>
          </w:p>
        </w:tc>
      </w:tr>
      <w:tr w:rsidR="00BC0CFB" w14:paraId="5E608EE0" w14:textId="77777777" w:rsidTr="009E3840">
        <w:tc>
          <w:tcPr>
            <w:tcW w:w="1634" w:type="dxa"/>
            <w:vAlign w:val="center"/>
          </w:tcPr>
          <w:p w14:paraId="49F5F2CA" w14:textId="77777777" w:rsidR="00BC0CFB" w:rsidRDefault="00C03507"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861" w:type="dxa"/>
            <w:vAlign w:val="center"/>
          </w:tcPr>
          <w:p w14:paraId="7B70082B" w14:textId="77777777" w:rsidR="00BC0CFB" w:rsidRDefault="00BC0CFB" w:rsidP="00BC0CFB">
            <w:pPr>
              <w:jc w:val="center"/>
              <w:rPr>
                <w:rFonts w:eastAsiaTheme="minorEastAsia"/>
              </w:rPr>
            </w:pPr>
            <w:r>
              <w:rPr>
                <w:rFonts w:eastAsiaTheme="minorEastAsia"/>
              </w:rPr>
              <w:t>Growth – Young to Juvenile</w:t>
            </w:r>
          </w:p>
        </w:tc>
        <w:tc>
          <w:tcPr>
            <w:tcW w:w="1076" w:type="dxa"/>
            <w:vAlign w:val="center"/>
          </w:tcPr>
          <w:p w14:paraId="13F66331" w14:textId="77777777" w:rsidR="00BC0CFB" w:rsidRDefault="00BC0CFB" w:rsidP="00BC0CFB">
            <w:pPr>
              <w:jc w:val="center"/>
              <w:rPr>
                <w:rFonts w:eastAsiaTheme="minorEastAsia"/>
              </w:rPr>
            </w:pPr>
            <w:r>
              <w:rPr>
                <w:rFonts w:eastAsiaTheme="minorEastAsia"/>
              </w:rPr>
              <w:t>0.67</w:t>
            </w:r>
          </w:p>
        </w:tc>
        <w:tc>
          <w:tcPr>
            <w:tcW w:w="3897" w:type="dxa"/>
            <w:vAlign w:val="center"/>
          </w:tcPr>
          <w:p w14:paraId="6E481528" w14:textId="77777777" w:rsidR="00BC0CFB" w:rsidRDefault="00BC0CFB" w:rsidP="00BC0CFB">
            <w:pPr>
              <w:jc w:val="center"/>
              <w:rPr>
                <w:rFonts w:eastAsiaTheme="minorEastAsia"/>
              </w:rPr>
            </w:pPr>
            <w:r>
              <w:rPr>
                <w:rFonts w:eastAsiaTheme="minorEastAsia"/>
              </w:rPr>
              <w:t>Expert opinion – approximately 2/3 of the young of the year grow enough to become juveniles in the next year.</w:t>
            </w:r>
          </w:p>
        </w:tc>
      </w:tr>
      <w:tr w:rsidR="00BC0CFB" w14:paraId="6B46C6D7" w14:textId="77777777" w:rsidTr="009E3840">
        <w:tc>
          <w:tcPr>
            <w:tcW w:w="1634" w:type="dxa"/>
            <w:vAlign w:val="center"/>
          </w:tcPr>
          <w:p w14:paraId="3955FE38" w14:textId="77777777" w:rsidR="00BC0CFB" w:rsidRDefault="00C03507"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861" w:type="dxa"/>
            <w:vAlign w:val="center"/>
          </w:tcPr>
          <w:p w14:paraId="330671D4" w14:textId="77777777" w:rsidR="00BC0CFB" w:rsidRDefault="00BC0CFB" w:rsidP="00BC0CFB">
            <w:pPr>
              <w:jc w:val="center"/>
              <w:rPr>
                <w:rFonts w:eastAsiaTheme="minorEastAsia"/>
              </w:rPr>
            </w:pPr>
            <w:r>
              <w:rPr>
                <w:rFonts w:eastAsiaTheme="minorEastAsia"/>
              </w:rPr>
              <w:t>Growth – Juvenile to Subadult</w:t>
            </w:r>
          </w:p>
        </w:tc>
        <w:tc>
          <w:tcPr>
            <w:tcW w:w="1076" w:type="dxa"/>
            <w:vAlign w:val="center"/>
          </w:tcPr>
          <w:p w14:paraId="1949906F" w14:textId="77777777" w:rsidR="00BC0CFB" w:rsidRDefault="00BC0CFB" w:rsidP="00BC0CFB">
            <w:pPr>
              <w:jc w:val="center"/>
              <w:rPr>
                <w:rFonts w:eastAsiaTheme="minorEastAsia"/>
              </w:rPr>
            </w:pPr>
            <w:r>
              <w:rPr>
                <w:rFonts w:eastAsiaTheme="minorEastAsia"/>
              </w:rPr>
              <w:t>0.5</w:t>
            </w:r>
          </w:p>
        </w:tc>
        <w:tc>
          <w:tcPr>
            <w:tcW w:w="3897" w:type="dxa"/>
            <w:vAlign w:val="center"/>
          </w:tcPr>
          <w:p w14:paraId="3636B191" w14:textId="77777777" w:rsidR="00BC0CFB" w:rsidRDefault="00BC0CFB" w:rsidP="00BC0CFB">
            <w:pPr>
              <w:jc w:val="center"/>
              <w:rPr>
                <w:rFonts w:eastAsiaTheme="minorEastAsia"/>
              </w:rPr>
            </w:pPr>
            <w:r>
              <w:rPr>
                <w:rFonts w:eastAsiaTheme="minorEastAsia"/>
              </w:rPr>
              <w:t>Expert opinion – juvenile stage typically lasts two years</w:t>
            </w:r>
          </w:p>
        </w:tc>
      </w:tr>
      <w:tr w:rsidR="00BC0CFB" w14:paraId="5FB341EB" w14:textId="77777777" w:rsidTr="009E3840">
        <w:tc>
          <w:tcPr>
            <w:tcW w:w="1634" w:type="dxa"/>
            <w:vAlign w:val="center"/>
          </w:tcPr>
          <w:p w14:paraId="154704AB" w14:textId="77777777" w:rsidR="00BC0CFB" w:rsidRDefault="00C03507"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861" w:type="dxa"/>
            <w:vAlign w:val="center"/>
          </w:tcPr>
          <w:p w14:paraId="608AD096" w14:textId="77777777" w:rsidR="00BC0CFB" w:rsidRDefault="00BC0CFB" w:rsidP="00BC0CFB">
            <w:pPr>
              <w:jc w:val="center"/>
              <w:rPr>
                <w:rFonts w:eastAsiaTheme="minorEastAsia"/>
              </w:rPr>
            </w:pPr>
            <w:r>
              <w:rPr>
                <w:rFonts w:eastAsiaTheme="minorEastAsia"/>
              </w:rPr>
              <w:t>Growth – Subadult to Adult</w:t>
            </w:r>
          </w:p>
        </w:tc>
        <w:tc>
          <w:tcPr>
            <w:tcW w:w="1076" w:type="dxa"/>
            <w:vAlign w:val="center"/>
          </w:tcPr>
          <w:p w14:paraId="4870FABC" w14:textId="77777777" w:rsidR="00BC0CFB" w:rsidRDefault="00BC0CFB" w:rsidP="00BC0CFB">
            <w:pPr>
              <w:jc w:val="center"/>
              <w:rPr>
                <w:rFonts w:eastAsiaTheme="minorEastAsia"/>
              </w:rPr>
            </w:pPr>
            <w:r>
              <w:rPr>
                <w:rFonts w:eastAsiaTheme="minorEastAsia"/>
              </w:rPr>
              <w:t>0.25</w:t>
            </w:r>
          </w:p>
        </w:tc>
        <w:tc>
          <w:tcPr>
            <w:tcW w:w="3897" w:type="dxa"/>
            <w:vAlign w:val="center"/>
          </w:tcPr>
          <w:p w14:paraId="314FDBE2" w14:textId="77777777" w:rsidR="00BC0CFB" w:rsidRDefault="00BC0CFB" w:rsidP="00BC0CFB">
            <w:pPr>
              <w:jc w:val="center"/>
              <w:rPr>
                <w:rFonts w:eastAsiaTheme="minorEastAsia"/>
              </w:rPr>
            </w:pPr>
            <w:r>
              <w:rPr>
                <w:rFonts w:eastAsiaTheme="minorEastAsia"/>
              </w:rPr>
              <w:t>Expert opinion – subadult stage typically lasts four years</w:t>
            </w:r>
          </w:p>
        </w:tc>
      </w:tr>
      <w:tr w:rsidR="00BC0CFB" w14:paraId="7104EF2A" w14:textId="77777777" w:rsidTr="009E3840">
        <w:tc>
          <w:tcPr>
            <w:tcW w:w="1634" w:type="dxa"/>
            <w:vAlign w:val="center"/>
          </w:tcPr>
          <w:p w14:paraId="7AF4C5E2" w14:textId="77777777" w:rsidR="00BC0CFB" w:rsidRDefault="00C03507"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861" w:type="dxa"/>
            <w:vAlign w:val="center"/>
          </w:tcPr>
          <w:p w14:paraId="1B58766D" w14:textId="77777777" w:rsidR="00BC0CFB" w:rsidRDefault="00BC0CFB" w:rsidP="00BC0CFB">
            <w:pPr>
              <w:jc w:val="center"/>
              <w:rPr>
                <w:rFonts w:eastAsiaTheme="minorEastAsia"/>
              </w:rPr>
            </w:pPr>
            <w:r>
              <w:rPr>
                <w:rFonts w:eastAsiaTheme="minorEastAsia"/>
              </w:rPr>
              <w:t>Fecundity – Adult</w:t>
            </w:r>
          </w:p>
        </w:tc>
        <w:tc>
          <w:tcPr>
            <w:tcW w:w="1076" w:type="dxa"/>
            <w:vAlign w:val="center"/>
          </w:tcPr>
          <w:p w14:paraId="2BC3E8E0" w14:textId="77777777" w:rsidR="00BC0CFB" w:rsidRDefault="00BC0CFB" w:rsidP="00BC0CFB">
            <w:pPr>
              <w:jc w:val="center"/>
              <w:rPr>
                <w:rFonts w:eastAsiaTheme="minorEastAsia"/>
              </w:rPr>
            </w:pPr>
            <w:r>
              <w:rPr>
                <w:rFonts w:eastAsiaTheme="minorEastAsia"/>
              </w:rPr>
              <w:t>4.5</w:t>
            </w:r>
          </w:p>
        </w:tc>
        <w:tc>
          <w:tcPr>
            <w:tcW w:w="3897" w:type="dxa"/>
            <w:vAlign w:val="center"/>
          </w:tcPr>
          <w:p w14:paraId="15C99279" w14:textId="1DCF4A98" w:rsidR="00BC0CFB" w:rsidRPr="005F08A1" w:rsidRDefault="00BC0CFB" w:rsidP="00BC0CFB">
            <w:pPr>
              <w:jc w:val="center"/>
              <w:rPr>
                <w:rFonts w:eastAsiaTheme="minorEastAsia"/>
              </w:rPr>
            </w:pPr>
            <w:r>
              <w:rPr>
                <w:rFonts w:eastAsiaTheme="minorEastAsia"/>
              </w:rPr>
              <w:t>Average clutch size is 18 (range = 12-</w:t>
            </w:r>
            <w:proofErr w:type="gramStart"/>
            <w:r>
              <w:rPr>
                <w:rFonts w:eastAsiaTheme="minorEastAsia"/>
              </w:rPr>
              <w:t>32)</w:t>
            </w:r>
            <w:r w:rsidRPr="00436159">
              <w:rPr>
                <w:rFonts w:eastAsiaTheme="minorEastAsia"/>
                <w:vertAlign w:val="superscript"/>
              </w:rPr>
              <w:t>b</w:t>
            </w:r>
            <w:proofErr w:type="gramEnd"/>
            <w:r w:rsidRPr="00436159">
              <w:rPr>
                <w:rFonts w:eastAsiaTheme="minorEastAsia"/>
                <w:vertAlign w:val="superscript"/>
              </w:rPr>
              <w:t>,c</w:t>
            </w:r>
            <w:r>
              <w:rPr>
                <w:rFonts w:eastAsiaTheme="minorEastAsia"/>
              </w:rPr>
              <w:t xml:space="preserve"> This clutch size is multiplied by 0.5 because only females produce young (assumes a 50:50 sex ratio) and multiplied by 0.5 again because females reproduce </w:t>
            </w:r>
            <w:proofErr w:type="spellStart"/>
            <w:r>
              <w:rPr>
                <w:rFonts w:eastAsiaTheme="minorEastAsia"/>
              </w:rPr>
              <w:t>biennially</w:t>
            </w:r>
            <w:r w:rsidR="009B75B9">
              <w:rPr>
                <w:rFonts w:eastAsiaTheme="minorEastAsia"/>
                <w:vertAlign w:val="superscript"/>
              </w:rPr>
              <w:t>c</w:t>
            </w:r>
            <w:proofErr w:type="spellEnd"/>
          </w:p>
        </w:tc>
      </w:tr>
      <w:tr w:rsidR="00BC0CFB" w14:paraId="03494396" w14:textId="77777777" w:rsidTr="009E3840">
        <w:tc>
          <w:tcPr>
            <w:tcW w:w="1634" w:type="dxa"/>
            <w:vAlign w:val="center"/>
          </w:tcPr>
          <w:p w14:paraId="65581BD6" w14:textId="77777777" w:rsidR="00BC0CFB" w:rsidRDefault="00C03507"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861" w:type="dxa"/>
            <w:vAlign w:val="center"/>
          </w:tcPr>
          <w:p w14:paraId="0030CB12" w14:textId="77777777" w:rsidR="00BC0CFB" w:rsidRDefault="00BC0CFB" w:rsidP="00BC0CFB">
            <w:pPr>
              <w:jc w:val="center"/>
              <w:rPr>
                <w:rFonts w:eastAsiaTheme="minorEastAsia"/>
              </w:rPr>
            </w:pPr>
            <w:r>
              <w:rPr>
                <w:rFonts w:eastAsiaTheme="minorEastAsia"/>
              </w:rPr>
              <w:t>Fecundity – Subadult</w:t>
            </w:r>
          </w:p>
        </w:tc>
        <w:tc>
          <w:tcPr>
            <w:tcW w:w="1076" w:type="dxa"/>
            <w:vAlign w:val="center"/>
          </w:tcPr>
          <w:p w14:paraId="6AEB1B59" w14:textId="77777777" w:rsidR="00BC0CFB" w:rsidRDefault="00BC0CFB" w:rsidP="00BC0CFB">
            <w:pPr>
              <w:jc w:val="center"/>
              <w:rPr>
                <w:rFonts w:eastAsiaTheme="minorEastAsia"/>
              </w:rPr>
            </w:pPr>
            <w:r>
              <w:rPr>
                <w:rFonts w:eastAsiaTheme="minorEastAsia"/>
              </w:rPr>
              <w:t>2</w:t>
            </w:r>
          </w:p>
        </w:tc>
        <w:tc>
          <w:tcPr>
            <w:tcW w:w="3897" w:type="dxa"/>
            <w:vAlign w:val="center"/>
          </w:tcPr>
          <w:p w14:paraId="58850CCF" w14:textId="77777777" w:rsidR="00BC0CFB" w:rsidRDefault="00BC0CFB" w:rsidP="00BC0CFB">
            <w:pPr>
              <w:jc w:val="center"/>
              <w:rPr>
                <w:rFonts w:eastAsiaTheme="minorEastAsia"/>
              </w:rPr>
            </w:pPr>
            <w:r>
              <w:rPr>
                <w:rFonts w:eastAsiaTheme="minorEastAsia"/>
              </w:rPr>
              <w:t>Expert opinion – some larger subadults may breed, but with a lower breeding probability</w:t>
            </w:r>
          </w:p>
        </w:tc>
      </w:tr>
    </w:tbl>
    <w:p w14:paraId="54BB7143" w14:textId="7E7A2C69" w:rsidR="00BC0CFB" w:rsidRDefault="009B75B9" w:rsidP="00BC0CFB">
      <w:pPr>
        <w:spacing w:after="0" w:line="240" w:lineRule="auto"/>
        <w:rPr>
          <w:rFonts w:eastAsiaTheme="minorEastAsia"/>
        </w:rPr>
      </w:pPr>
      <w:proofErr w:type="spellStart"/>
      <w:r>
        <w:rPr>
          <w:rFonts w:eastAsiaTheme="minorEastAsia"/>
          <w:vertAlign w:val="superscript"/>
        </w:rPr>
        <w:t>a</w:t>
      </w:r>
      <w:proofErr w:type="spellEnd"/>
      <w:r w:rsidR="00BC0CFB">
        <w:rPr>
          <w:rFonts w:eastAsiaTheme="minorEastAsia"/>
        </w:rPr>
        <w:fldChar w:fldCharType="begin" w:fldLock="1"/>
      </w:r>
      <w:r w:rsidR="00BC0CFB">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sidR="00BC0CFB">
        <w:rPr>
          <w:rFonts w:eastAsiaTheme="minorEastAsia"/>
        </w:rPr>
        <w:fldChar w:fldCharType="separate"/>
      </w:r>
      <w:r w:rsidR="00BC0CFB" w:rsidRPr="004641A5">
        <w:rPr>
          <w:rFonts w:eastAsiaTheme="minorEastAsia"/>
          <w:noProof/>
        </w:rPr>
        <w:t>Tolson 1992</w:t>
      </w:r>
      <w:r w:rsidR="00BC0CFB">
        <w:rPr>
          <w:rFonts w:eastAsiaTheme="minorEastAsia"/>
        </w:rPr>
        <w:fldChar w:fldCharType="end"/>
      </w:r>
    </w:p>
    <w:p w14:paraId="35F500EA" w14:textId="7949FF88" w:rsidR="00BC0CFB" w:rsidRDefault="009B75B9" w:rsidP="00BC0CFB">
      <w:pPr>
        <w:spacing w:after="0" w:line="240" w:lineRule="auto"/>
        <w:rPr>
          <w:rFonts w:eastAsiaTheme="minorEastAsia"/>
        </w:rPr>
      </w:pPr>
      <w:proofErr w:type="spellStart"/>
      <w:r>
        <w:rPr>
          <w:rFonts w:eastAsiaTheme="minorEastAsia"/>
          <w:vertAlign w:val="superscript"/>
        </w:rPr>
        <w:t>b</w:t>
      </w:r>
      <w:proofErr w:type="spellEnd"/>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BC0CFB">
        <w:rPr>
          <w:rFonts w:eastAsiaTheme="minorEastAsia"/>
          <w:vertAlign w:val="superscript"/>
        </w:rPr>
        <w:fldChar w:fldCharType="separate"/>
      </w:r>
      <w:r w:rsidR="00BC0CFB" w:rsidRPr="004641A5">
        <w:rPr>
          <w:rFonts w:eastAsiaTheme="minorEastAsia"/>
          <w:noProof/>
        </w:rPr>
        <w:t>Puente</w:t>
      </w:r>
      <w:r w:rsidR="00BC0CFB">
        <w:rPr>
          <w:rFonts w:eastAsiaTheme="minorEastAsia"/>
          <w:noProof/>
        </w:rPr>
        <w:t>-</w:t>
      </w:r>
      <w:r w:rsidR="00BC0CFB" w:rsidRPr="004641A5">
        <w:rPr>
          <w:rFonts w:eastAsiaTheme="minorEastAsia"/>
          <w:noProof/>
        </w:rPr>
        <w:t>Rolon 2012</w:t>
      </w:r>
      <w:r w:rsidR="00BC0CFB">
        <w:rPr>
          <w:rFonts w:eastAsiaTheme="minorEastAsia"/>
          <w:vertAlign w:val="superscript"/>
        </w:rPr>
        <w:fldChar w:fldCharType="end"/>
      </w:r>
    </w:p>
    <w:p w14:paraId="1330E83A" w14:textId="7CF3A0DD" w:rsidR="00BC0CFB" w:rsidRPr="009002A2" w:rsidRDefault="009B75B9" w:rsidP="00BC0CFB">
      <w:pPr>
        <w:spacing w:after="0" w:line="240" w:lineRule="auto"/>
        <w:rPr>
          <w:rFonts w:eastAsiaTheme="minorEastAsia"/>
        </w:rPr>
      </w:pPr>
      <w:proofErr w:type="spellStart"/>
      <w:r>
        <w:rPr>
          <w:rFonts w:eastAsiaTheme="minorEastAsia"/>
          <w:vertAlign w:val="superscript"/>
        </w:rPr>
        <w:t>c</w:t>
      </w:r>
      <w:proofErr w:type="spellEnd"/>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sidR="00BC0CFB">
        <w:rPr>
          <w:rFonts w:eastAsiaTheme="minorEastAsia"/>
          <w:vertAlign w:val="superscript"/>
        </w:rPr>
        <w:fldChar w:fldCharType="separate"/>
      </w:r>
      <w:r w:rsidR="00BC0CFB" w:rsidRPr="009002A2">
        <w:rPr>
          <w:rFonts w:eastAsiaTheme="minorEastAsia"/>
          <w:noProof/>
        </w:rPr>
        <w:t>Huff 1978</w:t>
      </w:r>
      <w:r w:rsidR="00BC0CFB">
        <w:rPr>
          <w:rFonts w:eastAsiaTheme="minorEastAsia"/>
          <w:vertAlign w:val="superscript"/>
        </w:rPr>
        <w:fldChar w:fldCharType="end"/>
      </w:r>
    </w:p>
    <w:p w14:paraId="5649BD07" w14:textId="77777777" w:rsidR="00BC0CFB" w:rsidRDefault="00BC0CFB" w:rsidP="00BC0CFB">
      <w:pPr>
        <w:spacing w:after="0" w:line="480" w:lineRule="auto"/>
        <w:rPr>
          <w:rFonts w:eastAsiaTheme="minorEastAsia"/>
        </w:rPr>
      </w:pPr>
    </w:p>
    <w:p w14:paraId="5CB9AF94" w14:textId="2FA5549F" w:rsidR="00BC0CFB" w:rsidRDefault="00BC0CFB" w:rsidP="006D6A6C">
      <w:pPr>
        <w:spacing w:line="480" w:lineRule="auto"/>
      </w:pPr>
    </w:p>
    <w:p w14:paraId="7E8B63B3" w14:textId="77777777" w:rsidR="00FF62D9" w:rsidRDefault="00FF62D9" w:rsidP="00FF62D9">
      <w:pPr>
        <w:spacing w:after="0" w:line="480" w:lineRule="auto"/>
        <w:ind w:firstLine="720"/>
        <w:rPr>
          <w:b/>
          <w:bCs/>
        </w:rPr>
      </w:pPr>
    </w:p>
    <w:p w14:paraId="447CB45A" w14:textId="77777777" w:rsidR="00FF62D9" w:rsidRDefault="00FF62D9" w:rsidP="00FF62D9">
      <w:pPr>
        <w:spacing w:after="0" w:line="480" w:lineRule="auto"/>
        <w:ind w:firstLine="720"/>
        <w:rPr>
          <w:b/>
          <w:bCs/>
        </w:rPr>
      </w:pPr>
    </w:p>
    <w:p w14:paraId="7F1FB0F1" w14:textId="576FBB4B" w:rsidR="00FF62D9" w:rsidRDefault="00FF62D9" w:rsidP="00FF62D9">
      <w:pPr>
        <w:spacing w:after="0" w:line="240" w:lineRule="auto"/>
        <w:rPr>
          <w:rFonts w:cstheme="minorHAnsi"/>
        </w:rPr>
      </w:pPr>
      <w:r>
        <w:rPr>
          <w:b/>
          <w:bCs/>
        </w:rPr>
        <w:lastRenderedPageBreak/>
        <w:t>Table 2.</w:t>
      </w:r>
      <w:r>
        <w:t xml:space="preserve"> The probabilities of quasi-extinction, population growth, and population decrease for each scenario. We evaluated quasi-extinction probability at four thresholds due to our uncertainties about how that threshold should be determined. The probability of population growth and decline are the proportion of replicates in which the average population growth rate (</w:t>
      </w:r>
      <w:r>
        <w:rPr>
          <w:rFonts w:cstheme="minorHAnsi"/>
        </w:rPr>
        <w:t>λ</w:t>
      </w:r>
      <w:r>
        <w:t>) was greater than 1 or less than 1, respectively.</w:t>
      </w:r>
      <w:r w:rsidRPr="002F2ADF">
        <w:rPr>
          <w:rFonts w:cstheme="minorHAnsi"/>
        </w:rPr>
        <w:t xml:space="preserve"> </w:t>
      </w:r>
      <w:r w:rsidRPr="00382BB7">
        <w:rPr>
          <w:rFonts w:cstheme="minorHAnsi"/>
        </w:rPr>
        <w:t>Average population growth rate and percent change in population size are presented as the median and 95% quantiles among all replicates.</w:t>
      </w:r>
    </w:p>
    <w:p w14:paraId="747122A1" w14:textId="77777777" w:rsidR="009E3840" w:rsidRDefault="009E3840" w:rsidP="00FF62D9">
      <w:pPr>
        <w:spacing w:after="0" w:line="240" w:lineRule="auto"/>
      </w:pPr>
    </w:p>
    <w:tbl>
      <w:tblPr>
        <w:tblStyle w:val="TableGrid2"/>
        <w:tblW w:w="97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980"/>
        <w:gridCol w:w="1620"/>
        <w:gridCol w:w="1620"/>
      </w:tblGrid>
      <w:tr w:rsidR="00FF62D9" w:rsidRPr="00382BB7" w14:paraId="5731A8AB" w14:textId="77777777" w:rsidTr="00FF62D9">
        <w:trPr>
          <w:trHeight w:val="783"/>
        </w:trPr>
        <w:tc>
          <w:tcPr>
            <w:tcW w:w="900" w:type="dxa"/>
            <w:vMerge w:val="restart"/>
            <w:tcBorders>
              <w:top w:val="single" w:sz="4" w:space="0" w:color="auto"/>
            </w:tcBorders>
            <w:vAlign w:val="center"/>
          </w:tcPr>
          <w:p w14:paraId="7DD3FBFE"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48773596"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980" w:type="dxa"/>
            <w:vMerge w:val="restart"/>
            <w:tcBorders>
              <w:top w:val="single" w:sz="4" w:space="0" w:color="auto"/>
            </w:tcBorders>
            <w:vAlign w:val="center"/>
          </w:tcPr>
          <w:p w14:paraId="204F8E2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r>
              <w:rPr>
                <w:rFonts w:asciiTheme="minorHAnsi" w:hAnsiTheme="minorHAnsi" w:cstheme="minorHAnsi"/>
                <w:sz w:val="22"/>
                <w:szCs w:val="22"/>
              </w:rPr>
              <w:t xml:space="preserve"> (λ ≥ 1)</w:t>
            </w:r>
          </w:p>
        </w:tc>
        <w:tc>
          <w:tcPr>
            <w:tcW w:w="1620" w:type="dxa"/>
            <w:vMerge w:val="restart"/>
            <w:tcBorders>
              <w:top w:val="single" w:sz="4" w:space="0" w:color="auto"/>
            </w:tcBorders>
            <w:vAlign w:val="center"/>
          </w:tcPr>
          <w:p w14:paraId="270CBBF8"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2E93D81C"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decline</w:t>
            </w:r>
            <w:r>
              <w:rPr>
                <w:rFonts w:asciiTheme="minorHAnsi" w:hAnsiTheme="minorHAnsi" w:cstheme="minorHAnsi"/>
                <w:sz w:val="22"/>
                <w:szCs w:val="22"/>
              </w:rPr>
              <w:t xml:space="preserve"> (λ &lt; 1) </w:t>
            </w:r>
          </w:p>
        </w:tc>
        <w:tc>
          <w:tcPr>
            <w:tcW w:w="1620" w:type="dxa"/>
            <w:vMerge w:val="restart"/>
            <w:tcBorders>
              <w:top w:val="single" w:sz="4" w:space="0" w:color="auto"/>
            </w:tcBorders>
            <w:vAlign w:val="center"/>
          </w:tcPr>
          <w:p w14:paraId="78D67ACB" w14:textId="77777777" w:rsidR="00FF62D9" w:rsidRPr="00382BB7" w:rsidRDefault="00FF62D9" w:rsidP="002D1307">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r>
      <w:tr w:rsidR="00FF62D9" w:rsidRPr="00382BB7" w14:paraId="58B3BB63" w14:textId="77777777" w:rsidTr="00FF62D9">
        <w:trPr>
          <w:trHeight w:val="270"/>
        </w:trPr>
        <w:tc>
          <w:tcPr>
            <w:tcW w:w="900" w:type="dxa"/>
            <w:vMerge/>
            <w:tcBorders>
              <w:bottom w:val="single" w:sz="4" w:space="0" w:color="auto"/>
            </w:tcBorders>
            <w:vAlign w:val="center"/>
          </w:tcPr>
          <w:p w14:paraId="272089C1" w14:textId="77777777" w:rsidR="00FF62D9" w:rsidRPr="00382BB7" w:rsidRDefault="00FF62D9" w:rsidP="002D1307">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26517E9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1F7239A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7C1A8A7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213FE0E9"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980" w:type="dxa"/>
            <w:vMerge/>
            <w:tcBorders>
              <w:bottom w:val="single" w:sz="4" w:space="0" w:color="auto"/>
            </w:tcBorders>
            <w:vAlign w:val="center"/>
          </w:tcPr>
          <w:p w14:paraId="2AA41C18"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4D68933"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655A6A7A" w14:textId="77777777" w:rsidR="00FF62D9" w:rsidRPr="00382BB7" w:rsidRDefault="00FF62D9" w:rsidP="002D1307">
            <w:pPr>
              <w:jc w:val="center"/>
              <w:rPr>
                <w:rFonts w:asciiTheme="minorHAnsi" w:hAnsiTheme="minorHAnsi" w:cstheme="minorHAnsi"/>
                <w:sz w:val="22"/>
                <w:szCs w:val="22"/>
              </w:rPr>
            </w:pPr>
          </w:p>
        </w:tc>
      </w:tr>
      <w:tr w:rsidR="00FF62D9" w:rsidRPr="00382BB7" w14:paraId="742E55E8" w14:textId="77777777" w:rsidTr="00FF62D9">
        <w:trPr>
          <w:trHeight w:val="691"/>
        </w:trPr>
        <w:tc>
          <w:tcPr>
            <w:tcW w:w="900" w:type="dxa"/>
            <w:tcBorders>
              <w:top w:val="single" w:sz="4" w:space="0" w:color="auto"/>
            </w:tcBorders>
            <w:vAlign w:val="center"/>
          </w:tcPr>
          <w:p w14:paraId="0228A27B"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6BEDF02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tcBorders>
              <w:top w:val="single" w:sz="4" w:space="0" w:color="auto"/>
            </w:tcBorders>
            <w:vAlign w:val="center"/>
          </w:tcPr>
          <w:p w14:paraId="2223974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4A6EB6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1461682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5</w:t>
            </w:r>
          </w:p>
        </w:tc>
        <w:tc>
          <w:tcPr>
            <w:tcW w:w="1980" w:type="dxa"/>
            <w:tcBorders>
              <w:top w:val="single" w:sz="4" w:space="0" w:color="auto"/>
            </w:tcBorders>
            <w:vAlign w:val="center"/>
          </w:tcPr>
          <w:p w14:paraId="77E4767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02</w:t>
            </w:r>
          </w:p>
        </w:tc>
        <w:tc>
          <w:tcPr>
            <w:tcW w:w="1620" w:type="dxa"/>
            <w:tcBorders>
              <w:top w:val="single" w:sz="4" w:space="0" w:color="auto"/>
            </w:tcBorders>
            <w:vAlign w:val="center"/>
          </w:tcPr>
          <w:p w14:paraId="12A1306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99</w:t>
            </w:r>
          </w:p>
        </w:tc>
        <w:tc>
          <w:tcPr>
            <w:tcW w:w="1620" w:type="dxa"/>
            <w:tcBorders>
              <w:top w:val="single" w:sz="4" w:space="0" w:color="auto"/>
            </w:tcBorders>
            <w:vAlign w:val="center"/>
          </w:tcPr>
          <w:p w14:paraId="4CC9FD5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1.00</w:t>
            </w:r>
          </w:p>
          <w:p w14:paraId="7C08AEFF"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33, 1.06)</w:t>
            </w:r>
          </w:p>
        </w:tc>
      </w:tr>
      <w:tr w:rsidR="00FF62D9" w:rsidRPr="00382BB7" w14:paraId="467E526A" w14:textId="77777777" w:rsidTr="00FF62D9">
        <w:trPr>
          <w:trHeight w:val="606"/>
        </w:trPr>
        <w:tc>
          <w:tcPr>
            <w:tcW w:w="900" w:type="dxa"/>
            <w:vAlign w:val="center"/>
          </w:tcPr>
          <w:p w14:paraId="30A2AD6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6BE40A15"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2663BF8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5BB6F66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517CA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6</w:t>
            </w:r>
          </w:p>
        </w:tc>
        <w:tc>
          <w:tcPr>
            <w:tcW w:w="1980" w:type="dxa"/>
            <w:vAlign w:val="center"/>
          </w:tcPr>
          <w:p w14:paraId="4CB6C44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35</w:t>
            </w:r>
          </w:p>
        </w:tc>
        <w:tc>
          <w:tcPr>
            <w:tcW w:w="1620" w:type="dxa"/>
            <w:vAlign w:val="center"/>
          </w:tcPr>
          <w:p w14:paraId="1A93C4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65</w:t>
            </w:r>
          </w:p>
        </w:tc>
        <w:tc>
          <w:tcPr>
            <w:tcW w:w="1620" w:type="dxa"/>
            <w:vAlign w:val="center"/>
          </w:tcPr>
          <w:p w14:paraId="31EB5E95"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94</w:t>
            </w:r>
          </w:p>
          <w:p w14:paraId="2D984AE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7, 1.06)</w:t>
            </w:r>
          </w:p>
        </w:tc>
      </w:tr>
      <w:tr w:rsidR="00FF62D9" w:rsidRPr="00382BB7" w14:paraId="4AE31801" w14:textId="77777777" w:rsidTr="00FF62D9">
        <w:trPr>
          <w:trHeight w:val="675"/>
        </w:trPr>
        <w:tc>
          <w:tcPr>
            <w:tcW w:w="900" w:type="dxa"/>
            <w:vAlign w:val="center"/>
          </w:tcPr>
          <w:p w14:paraId="772C85D2"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0216B6EA"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C73D89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34911C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01</w:t>
            </w:r>
          </w:p>
        </w:tc>
        <w:tc>
          <w:tcPr>
            <w:tcW w:w="900" w:type="dxa"/>
            <w:vAlign w:val="center"/>
          </w:tcPr>
          <w:p w14:paraId="653C69A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1</w:t>
            </w:r>
          </w:p>
        </w:tc>
        <w:tc>
          <w:tcPr>
            <w:tcW w:w="1980" w:type="dxa"/>
            <w:vAlign w:val="center"/>
          </w:tcPr>
          <w:p w14:paraId="59AEA58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357</w:t>
            </w:r>
          </w:p>
        </w:tc>
        <w:tc>
          <w:tcPr>
            <w:tcW w:w="1620" w:type="dxa"/>
            <w:vAlign w:val="center"/>
          </w:tcPr>
          <w:p w14:paraId="1C1209A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643</w:t>
            </w:r>
          </w:p>
        </w:tc>
        <w:tc>
          <w:tcPr>
            <w:tcW w:w="1620" w:type="dxa"/>
            <w:vAlign w:val="center"/>
          </w:tcPr>
          <w:p w14:paraId="7B09606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7</w:t>
            </w:r>
          </w:p>
          <w:p w14:paraId="31C418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1, 1.05)</w:t>
            </w:r>
          </w:p>
        </w:tc>
      </w:tr>
      <w:tr w:rsidR="00FF62D9" w:rsidRPr="00382BB7" w14:paraId="20BF94BE" w14:textId="77777777" w:rsidTr="00FF62D9">
        <w:trPr>
          <w:trHeight w:val="667"/>
        </w:trPr>
        <w:tc>
          <w:tcPr>
            <w:tcW w:w="900" w:type="dxa"/>
            <w:vAlign w:val="center"/>
          </w:tcPr>
          <w:p w14:paraId="051CC68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3BF87BD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46B49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8714B5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D644CA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5</w:t>
            </w:r>
          </w:p>
        </w:tc>
        <w:tc>
          <w:tcPr>
            <w:tcW w:w="1980" w:type="dxa"/>
            <w:vAlign w:val="center"/>
          </w:tcPr>
          <w:p w14:paraId="1BDC984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285</w:t>
            </w:r>
          </w:p>
        </w:tc>
        <w:tc>
          <w:tcPr>
            <w:tcW w:w="1620" w:type="dxa"/>
            <w:vAlign w:val="center"/>
          </w:tcPr>
          <w:p w14:paraId="78CAA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715</w:t>
            </w:r>
          </w:p>
        </w:tc>
        <w:tc>
          <w:tcPr>
            <w:tcW w:w="1620" w:type="dxa"/>
            <w:vAlign w:val="center"/>
          </w:tcPr>
          <w:p w14:paraId="10D559FD"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1</w:t>
            </w:r>
          </w:p>
          <w:p w14:paraId="63E9F096"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16, 1.04)</w:t>
            </w:r>
          </w:p>
        </w:tc>
      </w:tr>
    </w:tbl>
    <w:p w14:paraId="70BA063A" w14:textId="77777777" w:rsidR="00FF62D9" w:rsidRDefault="00FF62D9" w:rsidP="00FF62D9">
      <w:pPr>
        <w:spacing w:after="0" w:line="240" w:lineRule="auto"/>
      </w:pPr>
      <w:r>
        <w:t xml:space="preserve"> </w:t>
      </w:r>
    </w:p>
    <w:p w14:paraId="74AC2E9A" w14:textId="77777777" w:rsidR="00FF62D9" w:rsidRDefault="00FF62D9" w:rsidP="006D6A6C">
      <w:pPr>
        <w:spacing w:line="480" w:lineRule="auto"/>
      </w:pPr>
    </w:p>
    <w:p w14:paraId="61439D83" w14:textId="39092FC7" w:rsidR="00BC0CFB" w:rsidRDefault="00BC0CFB" w:rsidP="006D6A6C">
      <w:pPr>
        <w:spacing w:line="480" w:lineRule="auto"/>
      </w:pPr>
    </w:p>
    <w:p w14:paraId="307AAE0D" w14:textId="64A82E18" w:rsidR="00FF62D9" w:rsidRDefault="00FF62D9" w:rsidP="006D6A6C">
      <w:pPr>
        <w:spacing w:line="480" w:lineRule="auto"/>
      </w:pPr>
    </w:p>
    <w:p w14:paraId="22FD41E3" w14:textId="4F30E26B" w:rsidR="00FF62D9" w:rsidRDefault="00FF62D9" w:rsidP="006D6A6C">
      <w:pPr>
        <w:spacing w:line="480" w:lineRule="auto"/>
      </w:pPr>
    </w:p>
    <w:p w14:paraId="216AF226" w14:textId="7861978E" w:rsidR="00FF62D9" w:rsidRDefault="00FF62D9" w:rsidP="006D6A6C">
      <w:pPr>
        <w:spacing w:line="480" w:lineRule="auto"/>
      </w:pPr>
    </w:p>
    <w:p w14:paraId="53002A21" w14:textId="7B1AF636" w:rsidR="00FF62D9" w:rsidRDefault="00FF62D9" w:rsidP="006D6A6C">
      <w:pPr>
        <w:spacing w:line="480" w:lineRule="auto"/>
      </w:pPr>
    </w:p>
    <w:p w14:paraId="54646004" w14:textId="57C45000" w:rsidR="00FF62D9" w:rsidRDefault="00FF62D9" w:rsidP="006D6A6C">
      <w:pPr>
        <w:spacing w:line="480" w:lineRule="auto"/>
      </w:pPr>
    </w:p>
    <w:p w14:paraId="213DF4B5" w14:textId="405164A3" w:rsidR="00FF62D9" w:rsidRDefault="00FF62D9" w:rsidP="006D6A6C">
      <w:pPr>
        <w:spacing w:line="480" w:lineRule="auto"/>
      </w:pPr>
    </w:p>
    <w:p w14:paraId="0D8EA6E5" w14:textId="09D0307C" w:rsidR="00FF62D9" w:rsidRDefault="00FF62D9" w:rsidP="006D6A6C">
      <w:pPr>
        <w:spacing w:line="480" w:lineRule="auto"/>
      </w:pPr>
    </w:p>
    <w:p w14:paraId="2202805D" w14:textId="77777777" w:rsidR="00FF62D9" w:rsidRDefault="00FF62D9" w:rsidP="006D6A6C">
      <w:pPr>
        <w:spacing w:line="480" w:lineRule="auto"/>
      </w:pPr>
    </w:p>
    <w:p w14:paraId="0A692413" w14:textId="77777777" w:rsidR="00BC0CFB" w:rsidRDefault="00BC0CFB" w:rsidP="00BC0CFB">
      <w:pPr>
        <w:spacing w:after="0" w:line="480" w:lineRule="auto"/>
        <w:jc w:val="center"/>
      </w:pPr>
      <w:r>
        <w:rPr>
          <w:noProof/>
        </w:rPr>
        <w:lastRenderedPageBreak/>
        <w:drawing>
          <wp:inline distT="0" distB="0" distL="0" distR="0" wp14:anchorId="32AD7715" wp14:editId="43BE2124">
            <wp:extent cx="5943600" cy="2780665"/>
            <wp:effectExtent l="0" t="0" r="0" b="63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boa_life-cycle_y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80665"/>
                    </a:xfrm>
                    <a:prstGeom prst="rect">
                      <a:avLst/>
                    </a:prstGeom>
                  </pic:spPr>
                </pic:pic>
              </a:graphicData>
            </a:graphic>
          </wp:inline>
        </w:drawing>
      </w:r>
    </w:p>
    <w:p w14:paraId="7E99A6F8" w14:textId="77777777" w:rsidR="00BC0CFB" w:rsidRDefault="00BC0CFB" w:rsidP="00BC0CFB">
      <w:pPr>
        <w:spacing w:after="0" w:line="480" w:lineRule="auto"/>
      </w:pPr>
    </w:p>
    <w:p w14:paraId="67A76F87" w14:textId="77777777" w:rsidR="00BC0CFB" w:rsidRDefault="00BC0CFB" w:rsidP="00BC0CFB">
      <w:pPr>
        <w:spacing w:after="0" w:line="480" w:lineRule="auto"/>
      </w:pPr>
      <w:r w:rsidRPr="002A6EAC">
        <w:rPr>
          <w:b/>
          <w:bCs/>
        </w:rPr>
        <w:t>Figure 1</w:t>
      </w:r>
      <w:r>
        <w:t>. Life cycle and stage-based matrix model for the Puerto Rican boa.</w:t>
      </w:r>
    </w:p>
    <w:p w14:paraId="1D6E7C91" w14:textId="77777777" w:rsidR="00BC0CFB" w:rsidRDefault="00BC0CFB" w:rsidP="00BC0CFB">
      <w:pPr>
        <w:spacing w:after="0" w:line="480" w:lineRule="auto"/>
      </w:pPr>
      <w:r>
        <w:t xml:space="preserve"> </w:t>
      </w:r>
    </w:p>
    <w:p w14:paraId="1B2B13EE" w14:textId="4C43412C" w:rsidR="00BC0CFB" w:rsidRDefault="00BC0CFB" w:rsidP="006D6A6C">
      <w:pPr>
        <w:spacing w:line="480" w:lineRule="auto"/>
      </w:pPr>
    </w:p>
    <w:p w14:paraId="4B281E1C" w14:textId="65D00DC4" w:rsidR="00BC0CFB" w:rsidRDefault="00BC0CFB" w:rsidP="006D6A6C">
      <w:pPr>
        <w:spacing w:line="480" w:lineRule="auto"/>
      </w:pPr>
    </w:p>
    <w:p w14:paraId="79AD11CF" w14:textId="69018216" w:rsidR="00BC0CFB" w:rsidRDefault="00BC0CFB" w:rsidP="006D6A6C">
      <w:pPr>
        <w:spacing w:line="480" w:lineRule="auto"/>
      </w:pPr>
    </w:p>
    <w:p w14:paraId="79E87A34" w14:textId="340028EC" w:rsidR="00BC0CFB" w:rsidRDefault="00BC0CFB" w:rsidP="006D6A6C">
      <w:pPr>
        <w:spacing w:line="480" w:lineRule="auto"/>
      </w:pPr>
    </w:p>
    <w:p w14:paraId="052EB5B9" w14:textId="4C401C4D" w:rsidR="00BC0CFB" w:rsidRDefault="00BC0CFB" w:rsidP="006D6A6C">
      <w:pPr>
        <w:spacing w:line="480" w:lineRule="auto"/>
      </w:pPr>
    </w:p>
    <w:p w14:paraId="528A9A00" w14:textId="7A030702" w:rsidR="00BC0CFB" w:rsidRDefault="00BC0CFB" w:rsidP="006D6A6C">
      <w:pPr>
        <w:spacing w:line="480" w:lineRule="auto"/>
      </w:pPr>
    </w:p>
    <w:p w14:paraId="6130CABD" w14:textId="5AE2339E" w:rsidR="00BC0CFB" w:rsidRDefault="00BC0CFB" w:rsidP="006D6A6C">
      <w:pPr>
        <w:spacing w:line="480" w:lineRule="auto"/>
      </w:pPr>
    </w:p>
    <w:p w14:paraId="32E3119C" w14:textId="2D3690F3" w:rsidR="00BC0CFB" w:rsidRDefault="00BC0CFB" w:rsidP="006D6A6C">
      <w:pPr>
        <w:spacing w:line="480" w:lineRule="auto"/>
      </w:pPr>
    </w:p>
    <w:p w14:paraId="12B1150D" w14:textId="77777777" w:rsidR="00BC0CFB" w:rsidRDefault="00BC0CFB" w:rsidP="006D6A6C">
      <w:pPr>
        <w:spacing w:line="480" w:lineRule="auto"/>
      </w:pPr>
    </w:p>
    <w:p w14:paraId="37D187A3" w14:textId="77777777" w:rsidR="00BC0CFB" w:rsidRDefault="00BC0CFB" w:rsidP="00BC0CFB">
      <w:pPr>
        <w:spacing w:after="0" w:line="480" w:lineRule="auto"/>
        <w:rPr>
          <w:rFonts w:eastAsiaTheme="minorEastAsia"/>
        </w:rPr>
      </w:pPr>
    </w:p>
    <w:p w14:paraId="7C4D3DE5" w14:textId="77777777" w:rsidR="00BC0CFB" w:rsidRDefault="00BC0CFB" w:rsidP="00BC0CFB">
      <w:pPr>
        <w:spacing w:after="0" w:line="480" w:lineRule="auto"/>
        <w:rPr>
          <w:rFonts w:eastAsiaTheme="minorEastAsia"/>
        </w:rPr>
      </w:pPr>
      <w:r>
        <w:rPr>
          <w:rFonts w:eastAsiaTheme="minorEastAsia"/>
          <w:noProof/>
        </w:rPr>
        <w:lastRenderedPageBreak/>
        <w:drawing>
          <wp:inline distT="0" distB="0" distL="0" distR="0" wp14:anchorId="7E275F32" wp14:editId="477C09C2">
            <wp:extent cx="5943600" cy="32505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a-habitat.png"/>
                    <pic:cNvPicPr/>
                  </pic:nvPicPr>
                  <pic:blipFill rotWithShape="1">
                    <a:blip r:embed="rId15" cstate="print">
                      <a:extLst>
                        <a:ext uri="{28A0092B-C50C-407E-A947-70E740481C1C}">
                          <a14:useLocalDpi xmlns:a14="http://schemas.microsoft.com/office/drawing/2010/main" val="0"/>
                        </a:ext>
                      </a:extLst>
                    </a:blip>
                    <a:srcRect t="22662"/>
                    <a:stretch/>
                  </pic:blipFill>
                  <pic:spPr bwMode="auto">
                    <a:xfrm>
                      <a:off x="0" y="0"/>
                      <a:ext cx="5943600" cy="3250565"/>
                    </a:xfrm>
                    <a:prstGeom prst="rect">
                      <a:avLst/>
                    </a:prstGeom>
                    <a:ln>
                      <a:noFill/>
                    </a:ln>
                    <a:extLst>
                      <a:ext uri="{53640926-AAD7-44D8-BBD7-CCE9431645EC}">
                        <a14:shadowObscured xmlns:a14="http://schemas.microsoft.com/office/drawing/2010/main"/>
                      </a:ext>
                    </a:extLst>
                  </pic:spPr>
                </pic:pic>
              </a:graphicData>
            </a:graphic>
          </wp:inline>
        </w:drawing>
      </w:r>
    </w:p>
    <w:p w14:paraId="3A4C778C" w14:textId="77777777" w:rsidR="00BC0CFB" w:rsidRDefault="00BC0CFB" w:rsidP="00BC0CFB">
      <w:pPr>
        <w:spacing w:after="0" w:line="240" w:lineRule="auto"/>
        <w:rPr>
          <w:rFonts w:eastAsiaTheme="minorEastAsia"/>
          <w:b/>
          <w:bCs/>
        </w:rPr>
      </w:pPr>
    </w:p>
    <w:p w14:paraId="22930B5B" w14:textId="04A78FF0" w:rsidR="00BC0CFB" w:rsidRPr="00AA518B" w:rsidRDefault="00BC0CFB" w:rsidP="00BC0CFB">
      <w:pPr>
        <w:spacing w:after="0" w:line="240" w:lineRule="auto"/>
        <w:rPr>
          <w:rFonts w:eastAsiaTheme="minorEastAsia"/>
        </w:rPr>
      </w:pPr>
      <w:r>
        <w:rPr>
          <w:rFonts w:eastAsiaTheme="minorEastAsia"/>
          <w:b/>
          <w:bCs/>
        </w:rPr>
        <w:t>Figure 2.</w:t>
      </w:r>
      <w:r>
        <w:rPr>
          <w:rFonts w:eastAsiaTheme="minorEastAsia"/>
        </w:rPr>
        <w:t xml:space="preserve"> Habitat availability for Puerto Rican boas. Suitable habitat (green) was based on the PR Gap Analysis and only includes pixels at less than 700 m elevation. Land use raster based on remote sensing and U.S. Census Bureau data was used to determine the proportion of habitat falling within developed (urban and densely-populat</w:t>
      </w:r>
      <w:r w:rsidR="009E3840">
        <w:rPr>
          <w:rFonts w:eastAsiaTheme="minorEastAsia"/>
        </w:rPr>
        <w:t>ed</w:t>
      </w:r>
      <w:r>
        <w:rPr>
          <w:rFonts w:eastAsiaTheme="minorEastAsia"/>
        </w:rPr>
        <w:t xml:space="preserve"> rural) versus natural (sparsely-populated rural) areas.</w:t>
      </w:r>
    </w:p>
    <w:p w14:paraId="40D91A5F" w14:textId="77777777" w:rsidR="00BC0CFB" w:rsidRDefault="00BC0CFB" w:rsidP="006D6A6C">
      <w:pPr>
        <w:spacing w:line="480" w:lineRule="auto"/>
      </w:pPr>
    </w:p>
    <w:p w14:paraId="3FF31896" w14:textId="77777777" w:rsidR="00FF62D9" w:rsidRDefault="00FF62D9" w:rsidP="006D6A6C">
      <w:pPr>
        <w:spacing w:line="480" w:lineRule="auto"/>
      </w:pPr>
    </w:p>
    <w:p w14:paraId="6E2CBF37" w14:textId="77777777" w:rsidR="00FF62D9" w:rsidRDefault="00FF62D9" w:rsidP="006D6A6C">
      <w:pPr>
        <w:spacing w:line="480" w:lineRule="auto"/>
      </w:pPr>
    </w:p>
    <w:p w14:paraId="7BFA34C4" w14:textId="77777777" w:rsidR="00FF62D9" w:rsidRDefault="00FF62D9" w:rsidP="006D6A6C">
      <w:pPr>
        <w:spacing w:line="480" w:lineRule="auto"/>
      </w:pPr>
    </w:p>
    <w:p w14:paraId="6F886A9D" w14:textId="77777777" w:rsidR="00FF62D9" w:rsidRDefault="00FF62D9" w:rsidP="006D6A6C">
      <w:pPr>
        <w:spacing w:line="480" w:lineRule="auto"/>
      </w:pPr>
    </w:p>
    <w:p w14:paraId="2056B92D" w14:textId="77777777" w:rsidR="00FF62D9" w:rsidRPr="009627CF" w:rsidRDefault="00FF62D9" w:rsidP="00FF62D9">
      <w:pPr>
        <w:spacing w:after="0" w:line="480" w:lineRule="auto"/>
        <w:ind w:firstLine="720"/>
      </w:pPr>
    </w:p>
    <w:p w14:paraId="3A0AC3AC" w14:textId="77777777" w:rsidR="00FF62D9" w:rsidRPr="009627CF" w:rsidRDefault="00FF62D9" w:rsidP="00FF62D9">
      <w:pPr>
        <w:spacing w:after="0" w:line="480" w:lineRule="auto"/>
        <w:ind w:firstLine="720"/>
        <w:rPr>
          <w:rFonts w:eastAsiaTheme="minorEastAsia"/>
          <w:i/>
          <w:iCs/>
        </w:rPr>
      </w:pPr>
    </w:p>
    <w:p w14:paraId="4A016C89" w14:textId="77777777" w:rsidR="00FF62D9" w:rsidRDefault="00FF62D9" w:rsidP="00FF62D9">
      <w:pPr>
        <w:spacing w:after="0" w:line="480" w:lineRule="auto"/>
        <w:rPr>
          <w:rFonts w:eastAsiaTheme="minorEastAsia"/>
          <w:noProof/>
        </w:rPr>
      </w:pPr>
      <w:r>
        <w:rPr>
          <w:rFonts w:eastAsiaTheme="minorEastAsia"/>
        </w:rPr>
        <w:t xml:space="preserve"> </w:t>
      </w:r>
    </w:p>
    <w:p w14:paraId="33AD8F73" w14:textId="77777777" w:rsidR="00FF62D9" w:rsidRDefault="00FF62D9" w:rsidP="00FF62D9">
      <w:pPr>
        <w:spacing w:line="480" w:lineRule="auto"/>
        <w:rPr>
          <w:rFonts w:eastAsiaTheme="minorEastAsia"/>
          <w:noProof/>
        </w:rPr>
      </w:pPr>
      <w:r>
        <w:rPr>
          <w:rFonts w:eastAsiaTheme="minorEastAsia"/>
          <w:noProof/>
        </w:rPr>
        <w:lastRenderedPageBreak/>
        <w:drawing>
          <wp:inline distT="0" distB="0" distL="0" distR="0" wp14:anchorId="43EFF953" wp14:editId="683CBE51">
            <wp:extent cx="5305425" cy="31832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05425" cy="3183255"/>
                    </a:xfrm>
                    <a:prstGeom prst="rect">
                      <a:avLst/>
                    </a:prstGeom>
                  </pic:spPr>
                </pic:pic>
              </a:graphicData>
            </a:graphic>
          </wp:inline>
        </w:drawing>
      </w:r>
    </w:p>
    <w:p w14:paraId="2464F3CA" w14:textId="77777777" w:rsidR="00FF62D9" w:rsidRDefault="00FF62D9" w:rsidP="00FF62D9">
      <w:pPr>
        <w:spacing w:line="480" w:lineRule="auto"/>
        <w:rPr>
          <w:rFonts w:eastAsiaTheme="minorEastAsia"/>
          <w:noProof/>
        </w:rPr>
      </w:pPr>
      <w:r>
        <w:rPr>
          <w:rFonts w:eastAsiaTheme="minorEastAsia"/>
          <w:noProof/>
        </w:rPr>
        <w:drawing>
          <wp:inline distT="0" distB="0" distL="0" distR="0" wp14:anchorId="7D5E091B" wp14:editId="1B904F4A">
            <wp:extent cx="5292725" cy="317563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2725" cy="3175635"/>
                    </a:xfrm>
                    <a:prstGeom prst="rect">
                      <a:avLst/>
                    </a:prstGeom>
                  </pic:spPr>
                </pic:pic>
              </a:graphicData>
            </a:graphic>
          </wp:inline>
        </w:drawing>
      </w:r>
    </w:p>
    <w:p w14:paraId="4FE94B06" w14:textId="276F9BB4" w:rsidR="00FF62D9" w:rsidRDefault="00FF62D9" w:rsidP="00FF62D9">
      <w:pPr>
        <w:spacing w:line="240" w:lineRule="auto"/>
        <w:rPr>
          <w:rFonts w:eastAsiaTheme="minorEastAsia"/>
          <w:b/>
          <w:bCs/>
          <w:noProof/>
        </w:rPr>
      </w:pPr>
      <w:r w:rsidRPr="002E34DB">
        <w:rPr>
          <w:rFonts w:eastAsiaTheme="minorEastAsia"/>
          <w:b/>
          <w:bCs/>
          <w:noProof/>
        </w:rPr>
        <w:t>Figure</w:t>
      </w:r>
      <w:r>
        <w:rPr>
          <w:rFonts w:eastAsiaTheme="minorEastAsia"/>
          <w:b/>
          <w:bCs/>
          <w:noProof/>
        </w:rPr>
        <w:t xml:space="preserve"> 3</w:t>
      </w:r>
      <w:r w:rsidRPr="002E34DB">
        <w:rPr>
          <w:rFonts w:eastAsiaTheme="minorEastAsia"/>
          <w:b/>
          <w:bCs/>
          <w:noProof/>
        </w:rPr>
        <w:t>.</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A) for each stage (adult – orange, subadult – blue, juvenile – green, young – purple) and fecundity (B). </w:t>
      </w:r>
      <w:r w:rsidRPr="002E34DB">
        <w:rPr>
          <w:rFonts w:eastAsiaTheme="minorEastAsia"/>
          <w:b/>
          <w:bCs/>
          <w:noProof/>
        </w:rPr>
        <w:t xml:space="preserve"> </w:t>
      </w:r>
      <w:r w:rsidRPr="002E34DB">
        <w:rPr>
          <w:rFonts w:eastAsiaTheme="minorEastAsia"/>
          <w:b/>
          <w:bCs/>
          <w:noProof/>
        </w:rPr>
        <w:br w:type="page"/>
      </w:r>
    </w:p>
    <w:p w14:paraId="7FB51A0F" w14:textId="1C95D389" w:rsidR="00FF62D9" w:rsidRDefault="00FF62D9" w:rsidP="00FF62D9">
      <w:pPr>
        <w:spacing w:line="240" w:lineRule="auto"/>
        <w:rPr>
          <w:rFonts w:eastAsiaTheme="minorEastAsia"/>
          <w:b/>
          <w:bCs/>
          <w:noProof/>
        </w:rPr>
      </w:pPr>
    </w:p>
    <w:p w14:paraId="6DC639BF" w14:textId="77777777" w:rsidR="00FF62D9" w:rsidRDefault="00FF62D9" w:rsidP="006D6A6C">
      <w:pPr>
        <w:spacing w:line="480" w:lineRule="auto"/>
      </w:pPr>
    </w:p>
    <w:p w14:paraId="6FD008FA" w14:textId="1D819DAD" w:rsidR="00A6587E" w:rsidRDefault="009E3840" w:rsidP="009E3840">
      <w:pPr>
        <w:spacing w:after="0" w:line="480" w:lineRule="auto"/>
        <w:jc w:val="center"/>
        <w:rPr>
          <w:rFonts w:eastAsiaTheme="minorEastAsia"/>
          <w:b/>
        </w:rPr>
      </w:pPr>
      <w:r>
        <w:rPr>
          <w:rFonts w:eastAsiaTheme="minorEastAsia"/>
          <w:b/>
          <w:noProof/>
        </w:rPr>
        <w:drawing>
          <wp:inline distT="0" distB="0" distL="0" distR="0" wp14:anchorId="108AAC2D" wp14:editId="4D8BB657">
            <wp:extent cx="5943600" cy="5070475"/>
            <wp:effectExtent l="0" t="0" r="0"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diagram.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1AF54D6B" w14:textId="77777777" w:rsidR="00A6587E" w:rsidRDefault="00A6587E" w:rsidP="00A6587E">
      <w:pPr>
        <w:spacing w:after="0" w:line="240" w:lineRule="auto"/>
        <w:rPr>
          <w:rFonts w:eastAsiaTheme="minorEastAsia"/>
          <w:b/>
        </w:rPr>
      </w:pPr>
    </w:p>
    <w:p w14:paraId="4FA7B93E" w14:textId="172DEF6F" w:rsidR="00A6587E" w:rsidRPr="0052605F" w:rsidRDefault="00A6587E" w:rsidP="00A6587E">
      <w:pPr>
        <w:spacing w:after="0" w:line="240" w:lineRule="auto"/>
        <w:rPr>
          <w:rFonts w:eastAsiaTheme="minorEastAsia"/>
          <w:bCs/>
        </w:rPr>
      </w:pPr>
      <w:r>
        <w:rPr>
          <w:rFonts w:eastAsiaTheme="minorEastAsia"/>
          <w:b/>
        </w:rPr>
        <w:t xml:space="preserve">Figure </w:t>
      </w:r>
      <w:r w:rsidR="00CD4D87">
        <w:rPr>
          <w:rFonts w:eastAsiaTheme="minorEastAsia"/>
          <w:b/>
        </w:rPr>
        <w:t>4</w:t>
      </w:r>
      <w:r>
        <w:rPr>
          <w:rFonts w:eastAsiaTheme="minorEastAsia"/>
          <w:b/>
        </w:rPr>
        <w:t xml:space="preserve">. </w:t>
      </w:r>
      <w:r>
        <w:rPr>
          <w:rFonts w:eastAsiaTheme="minorEastAsia"/>
          <w:bCs/>
        </w:rPr>
        <w:t>Conceptual diagram of the stochastic simulation model used to assess the future condition of PR boas under different rates of urbanization. White hexagons on the left represent model inputs and gray hexagons on the right represent model outputs. Rectangles represent values calculated within each replication of the simulation.</w:t>
      </w:r>
    </w:p>
    <w:p w14:paraId="707A6247" w14:textId="77777777" w:rsidR="00A6587E" w:rsidRDefault="00A6587E" w:rsidP="00A6587E">
      <w:pPr>
        <w:spacing w:after="0" w:line="480" w:lineRule="auto"/>
        <w:rPr>
          <w:rFonts w:eastAsiaTheme="minorEastAsia"/>
          <w:b/>
        </w:rPr>
      </w:pPr>
    </w:p>
    <w:p w14:paraId="085AA947" w14:textId="77777777" w:rsidR="00A6587E" w:rsidRDefault="00A6587E" w:rsidP="006D6A6C">
      <w:pPr>
        <w:spacing w:line="480" w:lineRule="auto"/>
      </w:pPr>
    </w:p>
    <w:p w14:paraId="6FA25E1A" w14:textId="77777777" w:rsidR="00A6587E" w:rsidRDefault="00A6587E" w:rsidP="006D6A6C">
      <w:pPr>
        <w:spacing w:line="480" w:lineRule="auto"/>
      </w:pPr>
    </w:p>
    <w:p w14:paraId="7F2B41BB" w14:textId="77777777" w:rsidR="00A6587E" w:rsidRDefault="00A6587E" w:rsidP="006D6A6C">
      <w:pPr>
        <w:spacing w:line="480" w:lineRule="auto"/>
      </w:pPr>
    </w:p>
    <w:p w14:paraId="582AEC5D" w14:textId="77777777" w:rsidR="00A6587E" w:rsidRDefault="00A6587E" w:rsidP="00A6587E">
      <w:pPr>
        <w:spacing w:line="240" w:lineRule="auto"/>
        <w:jc w:val="center"/>
        <w:rPr>
          <w:b/>
          <w:bCs/>
        </w:rPr>
      </w:pPr>
      <w:r>
        <w:rPr>
          <w:b/>
          <w:bCs/>
          <w:noProof/>
        </w:rPr>
        <w:lastRenderedPageBreak/>
        <w:drawing>
          <wp:inline distT="0" distB="0" distL="0" distR="0" wp14:anchorId="6BB37C26" wp14:editId="5FAEA8F4">
            <wp:extent cx="5499100" cy="4124325"/>
            <wp:effectExtent l="0" t="0" r="635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ion-final.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99100" cy="4124325"/>
                    </a:xfrm>
                    <a:prstGeom prst="rect">
                      <a:avLst/>
                    </a:prstGeom>
                  </pic:spPr>
                </pic:pic>
              </a:graphicData>
            </a:graphic>
          </wp:inline>
        </w:drawing>
      </w:r>
    </w:p>
    <w:p w14:paraId="71B56655" w14:textId="23622C2D" w:rsidR="00BC0CFB" w:rsidRDefault="00A6587E" w:rsidP="006D6A6C">
      <w:pPr>
        <w:spacing w:after="0" w:line="240" w:lineRule="auto"/>
        <w:rPr>
          <w:b/>
          <w:bCs/>
        </w:rPr>
      </w:pPr>
      <w:r>
        <w:rPr>
          <w:b/>
          <w:bCs/>
        </w:rPr>
        <w:t xml:space="preserve">Figure 5. </w:t>
      </w:r>
      <w:r>
        <w:t xml:space="preserve">Projected change in population size over 30 years for four potential scenarios of land cover change. Solid black lines show the medians among all replicates, and shaded gray regions show the 95% quantiles (95% of replications fell within this range). The dashed line is at 0, indicating no change in population size. </w:t>
      </w:r>
    </w:p>
    <w:sectPr w:rsidR="00BC0CFB" w:rsidSect="00007186">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Steen, David" w:date="2020-04-06T10:31:00Z" w:initials="SD">
    <w:p w14:paraId="09828361" w14:textId="1F6950B8" w:rsidR="00C03507" w:rsidRDefault="00C03507">
      <w:pPr>
        <w:pStyle w:val="CommentText"/>
      </w:pPr>
      <w:r>
        <w:rPr>
          <w:rStyle w:val="CommentReference"/>
        </w:rPr>
        <w:annotationRef/>
      </w:r>
      <w:r>
        <w:t>Lacks context.</w:t>
      </w:r>
    </w:p>
  </w:comment>
  <w:comment w:id="6" w:author="Steen, David" w:date="2020-04-06T10:32:00Z" w:initials="SD">
    <w:p w14:paraId="36BA9984" w14:textId="0A6A94FB" w:rsidR="00C03507" w:rsidRDefault="00C03507">
      <w:pPr>
        <w:pStyle w:val="CommentText"/>
      </w:pPr>
      <w:r>
        <w:rPr>
          <w:rStyle w:val="CommentReference"/>
        </w:rPr>
        <w:annotationRef/>
      </w:r>
      <w:r>
        <w:t>Some species certainly are but I’m not sure the case has been made they are of high concern as a group.</w:t>
      </w:r>
    </w:p>
  </w:comment>
  <w:comment w:id="10" w:author="Steen, David" w:date="2020-04-06T10:33:00Z" w:initials="SD">
    <w:p w14:paraId="35E21A5B" w14:textId="069D91E7" w:rsidR="00C03507" w:rsidRDefault="00C03507">
      <w:pPr>
        <w:pStyle w:val="CommentText"/>
      </w:pPr>
      <w:r>
        <w:rPr>
          <w:rStyle w:val="CommentReference"/>
        </w:rPr>
        <w:annotationRef/>
      </w:r>
      <w:r>
        <w:t>Is there a way to word this reducing redundancy of “sensitivity”?</w:t>
      </w:r>
    </w:p>
  </w:comment>
  <w:comment w:id="9" w:author="Steen, David" w:date="2020-04-06T10:36:00Z" w:initials="SD">
    <w:p w14:paraId="70E5918D" w14:textId="0795FE85" w:rsidR="00C03507" w:rsidRDefault="00C03507">
      <w:pPr>
        <w:pStyle w:val="CommentText"/>
      </w:pPr>
      <w:r>
        <w:rPr>
          <w:rStyle w:val="CommentReference"/>
        </w:rPr>
        <w:annotationRef/>
      </w:r>
      <w:r>
        <w:t>Consider including more in the Abstract about what your results were and what it revealed about the snake. The Abstract currently reads as if the goal of this paper was kind of a ‘proof of concept’ demonstrating that you can construct models for species with few data, but the rest of the paper doesn’t read like that. I think it’s also important to note in the abstract that you got meaningful results that were informative because we already know that you can make a model for anything, but is it legit?</w:t>
      </w:r>
    </w:p>
  </w:comment>
  <w:comment w:id="13" w:author="Steen, David" w:date="2020-04-06T11:13:00Z" w:initials="SD">
    <w:p w14:paraId="01676D1F" w14:textId="25623111" w:rsidR="00C03507" w:rsidRDefault="00C03507">
      <w:pPr>
        <w:pStyle w:val="CommentText"/>
      </w:pPr>
      <w:r>
        <w:rPr>
          <w:rStyle w:val="CommentReference"/>
        </w:rPr>
        <w:annotationRef/>
      </w:r>
      <w:r>
        <w:t>The manuscript seems to hinge on the idea that it’s important to incorporate uncertainty into analyses, but there’s no real indication why? What are some consequences of not doing so?</w:t>
      </w:r>
    </w:p>
  </w:comment>
  <w:comment w:id="15" w:author="Steen, David" w:date="2020-04-06T11:14:00Z" w:initials="SD">
    <w:p w14:paraId="1C9999F6" w14:textId="1D28DBE3" w:rsidR="00C03507" w:rsidRDefault="00C03507">
      <w:pPr>
        <w:pStyle w:val="CommentText"/>
      </w:pPr>
      <w:r>
        <w:rPr>
          <w:rStyle w:val="CommentReference"/>
        </w:rPr>
        <w:annotationRef/>
      </w:r>
      <w:r>
        <w:t>Didn’t incorporate detection into analyses.</w:t>
      </w:r>
    </w:p>
  </w:comment>
  <w:comment w:id="16" w:author="Steen, David" w:date="2020-04-06T11:32:00Z" w:initials="SD">
    <w:p w14:paraId="2B4E1ECE" w14:textId="56869984" w:rsidR="00471FAC" w:rsidRDefault="00471FAC">
      <w:pPr>
        <w:pStyle w:val="CommentText"/>
      </w:pPr>
      <w:r>
        <w:rPr>
          <w:rStyle w:val="CommentReference"/>
        </w:rPr>
        <w:annotationRef/>
      </w:r>
      <w:r>
        <w:t>This is self-serving, but this was the point of Steen 2010 (citation below and see the papers I cited). Winne et al. is a good paper but it’s about one specific case study.</w:t>
      </w:r>
    </w:p>
  </w:comment>
  <w:comment w:id="17" w:author="Steen, David" w:date="2020-04-06T11:17:00Z" w:initials="SD">
    <w:p w14:paraId="64EBF5C1" w14:textId="78A57739" w:rsidR="00C03507" w:rsidRDefault="00C03507">
      <w:pPr>
        <w:pStyle w:val="CommentText"/>
      </w:pPr>
      <w:r>
        <w:rPr>
          <w:rStyle w:val="CommentReference"/>
        </w:rPr>
        <w:annotationRef/>
      </w:r>
      <w:r>
        <w:t xml:space="preserve">There is a body of literature dating back around ten years describing these problems and various analyses trying to overcome it, most of which seem to be overlooked in this paper. I suggest a more comprehensive literature review. </w:t>
      </w:r>
      <w:r>
        <w:rPr>
          <w:noProof/>
        </w:rPr>
        <w:t xml:space="preserve">Some articles that came to mind are listed below but see also all the work they've down to learn more about brown treesnakes. </w:t>
      </w:r>
    </w:p>
    <w:p w14:paraId="6C104A29" w14:textId="77777777" w:rsidR="00C03507" w:rsidRDefault="00C03507">
      <w:pPr>
        <w:pStyle w:val="CommentText"/>
      </w:pPr>
    </w:p>
    <w:p w14:paraId="0CFD87CF" w14:textId="6F0EFC4B" w:rsidR="00C03507" w:rsidRDefault="00C03507">
      <w:pPr>
        <w:pStyle w:val="CommentText"/>
      </w:pPr>
      <w:proofErr w:type="spellStart"/>
      <w:r w:rsidRPr="002D755C">
        <w:t>Durso</w:t>
      </w:r>
      <w:proofErr w:type="spellEnd"/>
      <w:r w:rsidRPr="002D755C">
        <w:t xml:space="preserve">, A.M., </w:t>
      </w:r>
      <w:proofErr w:type="spellStart"/>
      <w:r w:rsidRPr="002D755C">
        <w:t>Willson</w:t>
      </w:r>
      <w:proofErr w:type="spellEnd"/>
      <w:r w:rsidRPr="002D755C">
        <w:t>, J.D. and Winne, C.T., 2011. Needles in haystacks: estimating detection probability and occupancy of rare and cryptic snakes. </w:t>
      </w:r>
      <w:r w:rsidRPr="002D755C">
        <w:rPr>
          <w:i/>
          <w:iCs/>
        </w:rPr>
        <w:t>Biological Conservation</w:t>
      </w:r>
      <w:r w:rsidRPr="002D755C">
        <w:t>, </w:t>
      </w:r>
      <w:r w:rsidRPr="002D755C">
        <w:rPr>
          <w:i/>
          <w:iCs/>
        </w:rPr>
        <w:t>144</w:t>
      </w:r>
      <w:r w:rsidRPr="002D755C">
        <w:t>(5), pp.1508-1515.</w:t>
      </w:r>
    </w:p>
    <w:p w14:paraId="3EFAC1F4" w14:textId="77777777" w:rsidR="00C03507" w:rsidRDefault="00C03507" w:rsidP="00C03507">
      <w:pPr>
        <w:pStyle w:val="CommentText"/>
        <w:ind w:left="180"/>
        <w:rPr>
          <w:rFonts w:ascii="Arial" w:hAnsi="Arial" w:cs="Arial"/>
          <w:noProof/>
          <w:color w:val="222222"/>
          <w:shd w:val="clear" w:color="auto" w:fill="FFFFFF"/>
        </w:rPr>
      </w:pPr>
      <w:proofErr w:type="spellStart"/>
      <w:r>
        <w:rPr>
          <w:rFonts w:ascii="Arial" w:hAnsi="Arial" w:cs="Arial"/>
          <w:color w:val="222222"/>
          <w:shd w:val="clear" w:color="auto" w:fill="FFFFFF"/>
        </w:rPr>
        <w:t>Folt</w:t>
      </w:r>
      <w:proofErr w:type="spellEnd"/>
      <w:r>
        <w:rPr>
          <w:rFonts w:ascii="Arial" w:hAnsi="Arial" w:cs="Arial"/>
          <w:color w:val="222222"/>
          <w:shd w:val="clear" w:color="auto" w:fill="FFFFFF"/>
        </w:rPr>
        <w:t>, B., McGowan, C.P., Steen, D.A., Piccolomini, S., Hoffman, M., Godwin, J.C. and Guyer, C., 2019. Modeling strategies and evaluating success during repatriations of elusive and endangered species. </w:t>
      </w:r>
      <w:r>
        <w:rPr>
          <w:rFonts w:ascii="Arial" w:hAnsi="Arial" w:cs="Arial"/>
          <w:i/>
          <w:iCs/>
          <w:color w:val="222222"/>
          <w:shd w:val="clear" w:color="auto" w:fill="FFFFFF"/>
        </w:rPr>
        <w:t>Animal Conservation</w:t>
      </w:r>
      <w:r>
        <w:rPr>
          <w:rFonts w:ascii="Arial" w:hAnsi="Arial" w:cs="Arial"/>
          <w:color w:val="222222"/>
          <w:shd w:val="clear" w:color="auto" w:fill="FFFFFF"/>
        </w:rPr>
        <w:t>.</w:t>
      </w:r>
    </w:p>
    <w:p w14:paraId="34EF7533" w14:textId="77777777" w:rsidR="00C03507" w:rsidRDefault="00C03507" w:rsidP="00C03507">
      <w:pPr>
        <w:pStyle w:val="CommentText"/>
        <w:ind w:left="180"/>
        <w:rPr>
          <w:rFonts w:ascii="Arial" w:hAnsi="Arial" w:cs="Arial"/>
          <w:noProof/>
          <w:color w:val="222222"/>
          <w:shd w:val="clear" w:color="auto" w:fill="FFFFFF"/>
        </w:rPr>
      </w:pPr>
      <w:r>
        <w:rPr>
          <w:rFonts w:ascii="Arial" w:hAnsi="Arial" w:cs="Arial"/>
          <w:color w:val="222222"/>
          <w:shd w:val="clear" w:color="auto" w:fill="FFFFFF"/>
        </w:rPr>
        <w:t>Steen, D.A., 2010. Snakes in the grass: secretive natural histories defy both conventional and progressive statistics. </w:t>
      </w:r>
      <w:r>
        <w:rPr>
          <w:rFonts w:ascii="Arial" w:hAnsi="Arial" w:cs="Arial"/>
          <w:i/>
          <w:iCs/>
          <w:color w:val="222222"/>
          <w:shd w:val="clear" w:color="auto" w:fill="FFFFFF"/>
        </w:rPr>
        <w:t>Herpetological Conservation and Biology</w:t>
      </w:r>
      <w:r>
        <w:rPr>
          <w:rFonts w:ascii="Arial" w:hAnsi="Arial" w:cs="Arial"/>
          <w:color w:val="222222"/>
          <w:shd w:val="clear" w:color="auto" w:fill="FFFFFF"/>
        </w:rPr>
        <w:t>, </w:t>
      </w:r>
      <w:r>
        <w:rPr>
          <w:rFonts w:ascii="Arial" w:hAnsi="Arial" w:cs="Arial"/>
          <w:i/>
          <w:iCs/>
          <w:color w:val="222222"/>
          <w:shd w:val="clear" w:color="auto" w:fill="FFFFFF"/>
        </w:rPr>
        <w:t>5</w:t>
      </w:r>
      <w:r>
        <w:rPr>
          <w:rFonts w:ascii="Arial" w:hAnsi="Arial" w:cs="Arial"/>
          <w:color w:val="222222"/>
          <w:shd w:val="clear" w:color="auto" w:fill="FFFFFF"/>
        </w:rPr>
        <w:t>(2), pp.183-188.</w:t>
      </w:r>
    </w:p>
    <w:p w14:paraId="616FEAE9" w14:textId="77777777" w:rsidR="00C03507" w:rsidRDefault="00C03507" w:rsidP="00C03507">
      <w:pPr>
        <w:pStyle w:val="CommentText"/>
        <w:ind w:left="180"/>
        <w:rPr>
          <w:rFonts w:ascii="Arial" w:hAnsi="Arial" w:cs="Arial"/>
          <w:noProof/>
          <w:color w:val="222222"/>
          <w:shd w:val="clear" w:color="auto" w:fill="FFFFFF"/>
        </w:rPr>
      </w:pPr>
    </w:p>
    <w:p w14:paraId="2CF1CEFF" w14:textId="1B6C6178" w:rsidR="00C03507" w:rsidRDefault="00C03507">
      <w:pPr>
        <w:pStyle w:val="CommentText"/>
      </w:pPr>
      <w:proofErr w:type="spellStart"/>
      <w:r>
        <w:rPr>
          <w:rFonts w:ascii="Arial" w:hAnsi="Arial" w:cs="Arial"/>
          <w:color w:val="222222"/>
          <w:shd w:val="clear" w:color="auto" w:fill="FFFFFF"/>
        </w:rPr>
        <w:t>Nafus</w:t>
      </w:r>
      <w:proofErr w:type="spellEnd"/>
      <w:r>
        <w:rPr>
          <w:rFonts w:ascii="Arial" w:hAnsi="Arial" w:cs="Arial"/>
          <w:color w:val="222222"/>
          <w:shd w:val="clear" w:color="auto" w:fill="FFFFFF"/>
        </w:rPr>
        <w:t xml:space="preserve">, M.G., </w:t>
      </w:r>
      <w:proofErr w:type="spellStart"/>
      <w:r>
        <w:rPr>
          <w:rFonts w:ascii="Arial" w:hAnsi="Arial" w:cs="Arial"/>
          <w:color w:val="222222"/>
          <w:shd w:val="clear" w:color="auto" w:fill="FFFFFF"/>
        </w:rPr>
        <w:t>Mazzotti</w:t>
      </w:r>
      <w:proofErr w:type="spellEnd"/>
      <w:r>
        <w:rPr>
          <w:rFonts w:ascii="Arial" w:hAnsi="Arial" w:cs="Arial"/>
          <w:color w:val="222222"/>
          <w:shd w:val="clear" w:color="auto" w:fill="FFFFFF"/>
        </w:rPr>
        <w:t>, F.J. and Reed, R.N., 2020. Estimating Detection Probability for Burmese Pythons with Few Detections and Zero Recaptures. </w:t>
      </w:r>
      <w:r>
        <w:rPr>
          <w:rFonts w:ascii="Arial" w:hAnsi="Arial" w:cs="Arial"/>
          <w:i/>
          <w:iCs/>
          <w:color w:val="222222"/>
          <w:shd w:val="clear" w:color="auto" w:fill="FFFFFF"/>
        </w:rPr>
        <w:t>Journal of Herpetology</w:t>
      </w:r>
      <w:r>
        <w:rPr>
          <w:rFonts w:ascii="Arial" w:hAnsi="Arial" w:cs="Arial"/>
          <w:color w:val="222222"/>
          <w:shd w:val="clear" w:color="auto" w:fill="FFFFFF"/>
        </w:rPr>
        <w:t>, </w:t>
      </w:r>
      <w:r>
        <w:rPr>
          <w:rFonts w:ascii="Arial" w:hAnsi="Arial" w:cs="Arial"/>
          <w:i/>
          <w:iCs/>
          <w:color w:val="222222"/>
          <w:shd w:val="clear" w:color="auto" w:fill="FFFFFF"/>
        </w:rPr>
        <w:t>54</w:t>
      </w:r>
      <w:r>
        <w:rPr>
          <w:rFonts w:ascii="Arial" w:hAnsi="Arial" w:cs="Arial"/>
          <w:color w:val="222222"/>
          <w:shd w:val="clear" w:color="auto" w:fill="FFFFFF"/>
        </w:rPr>
        <w:t>(1), pp.24-30.</w:t>
      </w:r>
    </w:p>
    <w:tbl>
      <w:tblPr>
        <w:tblW w:w="6570" w:type="dxa"/>
        <w:shd w:val="clear" w:color="auto" w:fill="FFFFFF"/>
        <w:tblCellMar>
          <w:left w:w="0" w:type="dxa"/>
          <w:right w:w="0" w:type="dxa"/>
        </w:tblCellMar>
        <w:tblLook w:val="04A0" w:firstRow="1" w:lastRow="0" w:firstColumn="1" w:lastColumn="0" w:noHBand="0" w:noVBand="1"/>
      </w:tblPr>
      <w:tblGrid>
        <w:gridCol w:w="6564"/>
        <w:gridCol w:w="6"/>
      </w:tblGrid>
      <w:tr w:rsidR="00C03507" w:rsidRPr="00C03507" w14:paraId="426B007F" w14:textId="77777777" w:rsidTr="00C03507">
        <w:trPr>
          <w:gridAfter w:val="1"/>
        </w:trPr>
        <w:tc>
          <w:tcPr>
            <w:tcW w:w="0" w:type="auto"/>
            <w:shd w:val="clear" w:color="auto" w:fill="FFFFFF"/>
            <w:vAlign w:val="center"/>
            <w:hideMark/>
          </w:tcPr>
          <w:p w14:paraId="01F8D75F" w14:textId="77777777" w:rsidR="00C03507" w:rsidRPr="00C03507" w:rsidRDefault="00C03507" w:rsidP="00C03507">
            <w:pPr>
              <w:spacing w:after="0" w:line="240" w:lineRule="auto"/>
              <w:rPr>
                <w:rFonts w:ascii="Times New Roman" w:eastAsia="Times New Roman" w:hAnsi="Times New Roman" w:cs="Times New Roman"/>
                <w:sz w:val="24"/>
                <w:szCs w:val="24"/>
              </w:rPr>
            </w:pPr>
          </w:p>
        </w:tc>
      </w:tr>
      <w:tr w:rsidR="00C03507" w:rsidRPr="00C03507" w14:paraId="583E24D4" w14:textId="77777777" w:rsidTr="00C03507">
        <w:trPr>
          <w:gridAfter w:val="1"/>
        </w:trPr>
        <w:tc>
          <w:tcPr>
            <w:tcW w:w="0" w:type="auto"/>
            <w:shd w:val="clear" w:color="auto" w:fill="FFFFFF"/>
            <w:tcMar>
              <w:top w:w="120" w:type="dxa"/>
              <w:left w:w="0" w:type="dxa"/>
              <w:bottom w:w="120" w:type="dxa"/>
              <w:right w:w="0" w:type="dxa"/>
            </w:tcMar>
            <w:hideMark/>
          </w:tcPr>
          <w:p w14:paraId="1DFEEFB1" w14:textId="77777777" w:rsidR="00C03507" w:rsidRPr="00C03507" w:rsidRDefault="00C03507" w:rsidP="00C03507">
            <w:pPr>
              <w:spacing w:after="0" w:line="240" w:lineRule="auto"/>
              <w:rPr>
                <w:rFonts w:ascii="Arial" w:eastAsia="Times New Roman" w:hAnsi="Arial" w:cs="Arial"/>
                <w:color w:val="222222"/>
                <w:sz w:val="20"/>
                <w:szCs w:val="20"/>
              </w:rPr>
            </w:pPr>
            <w:r w:rsidRPr="00C03507">
              <w:rPr>
                <w:rFonts w:ascii="Arial" w:eastAsia="Times New Roman" w:hAnsi="Arial" w:cs="Arial"/>
                <w:color w:val="222222"/>
                <w:sz w:val="20"/>
                <w:szCs w:val="20"/>
              </w:rPr>
              <w:t xml:space="preserve">Ward, R.J., Griffiths, R.A., Wilkinson, J.W. and Cornish, N., 2017. </w:t>
            </w:r>
            <w:proofErr w:type="spellStart"/>
            <w:r w:rsidRPr="00C03507">
              <w:rPr>
                <w:rFonts w:ascii="Arial" w:eastAsia="Times New Roman" w:hAnsi="Arial" w:cs="Arial"/>
                <w:color w:val="222222"/>
                <w:sz w:val="20"/>
                <w:szCs w:val="20"/>
              </w:rPr>
              <w:t>Optimising</w:t>
            </w:r>
            <w:proofErr w:type="spellEnd"/>
            <w:r w:rsidRPr="00C03507">
              <w:rPr>
                <w:rFonts w:ascii="Arial" w:eastAsia="Times New Roman" w:hAnsi="Arial" w:cs="Arial"/>
                <w:color w:val="222222"/>
                <w:sz w:val="20"/>
                <w:szCs w:val="20"/>
              </w:rPr>
              <w:t xml:space="preserve"> monitoring efforts for secretive snakes: a comparison of occupancy and N-mixture models for assessment of population status. </w:t>
            </w:r>
            <w:r w:rsidRPr="00C03507">
              <w:rPr>
                <w:rFonts w:ascii="Arial" w:eastAsia="Times New Roman" w:hAnsi="Arial" w:cs="Arial"/>
                <w:i/>
                <w:iCs/>
                <w:color w:val="222222"/>
                <w:sz w:val="20"/>
                <w:szCs w:val="20"/>
              </w:rPr>
              <w:t>Scientific reports</w:t>
            </w:r>
            <w:r w:rsidRPr="00C03507">
              <w:rPr>
                <w:rFonts w:ascii="Arial" w:eastAsia="Times New Roman" w:hAnsi="Arial" w:cs="Arial"/>
                <w:color w:val="222222"/>
                <w:sz w:val="20"/>
                <w:szCs w:val="20"/>
              </w:rPr>
              <w:t>, </w:t>
            </w:r>
            <w:r w:rsidRPr="00C03507">
              <w:rPr>
                <w:rFonts w:ascii="Arial" w:eastAsia="Times New Roman" w:hAnsi="Arial" w:cs="Arial"/>
                <w:i/>
                <w:iCs/>
                <w:color w:val="222222"/>
                <w:sz w:val="20"/>
                <w:szCs w:val="20"/>
              </w:rPr>
              <w:t>7</w:t>
            </w:r>
            <w:r w:rsidRPr="00C03507">
              <w:rPr>
                <w:rFonts w:ascii="Arial" w:eastAsia="Times New Roman" w:hAnsi="Arial" w:cs="Arial"/>
                <w:color w:val="222222"/>
                <w:sz w:val="20"/>
                <w:szCs w:val="20"/>
              </w:rPr>
              <w:t>(1), pp.1-12.</w:t>
            </w:r>
          </w:p>
        </w:tc>
      </w:tr>
      <w:tr w:rsidR="00C03507" w:rsidRPr="00C03507" w14:paraId="08148494" w14:textId="77777777" w:rsidTr="00C03507">
        <w:tc>
          <w:tcPr>
            <w:tcW w:w="0" w:type="auto"/>
            <w:shd w:val="clear" w:color="auto" w:fill="FFFFFF"/>
            <w:noWrap/>
            <w:tcMar>
              <w:top w:w="120" w:type="dxa"/>
              <w:left w:w="0" w:type="dxa"/>
              <w:bottom w:w="120" w:type="dxa"/>
              <w:right w:w="240" w:type="dxa"/>
            </w:tcMar>
            <w:hideMark/>
          </w:tcPr>
          <w:p w14:paraId="6317B673" w14:textId="77777777" w:rsidR="00C03507" w:rsidRPr="00C03507" w:rsidRDefault="00C03507" w:rsidP="00C03507">
            <w:pPr>
              <w:spacing w:after="0" w:line="240" w:lineRule="auto"/>
              <w:jc w:val="right"/>
              <w:rPr>
                <w:rFonts w:ascii="Arial" w:eastAsia="Times New Roman" w:hAnsi="Arial" w:cs="Arial"/>
                <w:color w:val="777777"/>
                <w:sz w:val="20"/>
                <w:szCs w:val="20"/>
              </w:rPr>
            </w:pPr>
            <w:r w:rsidRPr="00C03507">
              <w:rPr>
                <w:rFonts w:ascii="Arial" w:eastAsia="Times New Roman" w:hAnsi="Arial" w:cs="Arial"/>
                <w:color w:val="777777"/>
                <w:sz w:val="20"/>
                <w:szCs w:val="20"/>
              </w:rPr>
              <w:t>Vancouver</w:t>
            </w:r>
          </w:p>
        </w:tc>
        <w:tc>
          <w:tcPr>
            <w:tcW w:w="0" w:type="auto"/>
            <w:shd w:val="clear" w:color="auto" w:fill="FFFFFF"/>
            <w:tcMar>
              <w:top w:w="120" w:type="dxa"/>
              <w:left w:w="0" w:type="dxa"/>
              <w:bottom w:w="120" w:type="dxa"/>
              <w:right w:w="0" w:type="dxa"/>
            </w:tcMar>
            <w:hideMark/>
          </w:tcPr>
          <w:p w14:paraId="1FBF4706" w14:textId="77777777" w:rsidR="00C03507" w:rsidRPr="00C03507" w:rsidRDefault="00C03507" w:rsidP="00C03507">
            <w:pPr>
              <w:spacing w:after="0" w:line="240" w:lineRule="auto"/>
              <w:jc w:val="right"/>
              <w:rPr>
                <w:rFonts w:ascii="Arial" w:eastAsia="Times New Roman" w:hAnsi="Arial" w:cs="Arial"/>
                <w:color w:val="777777"/>
                <w:sz w:val="20"/>
                <w:szCs w:val="20"/>
              </w:rPr>
            </w:pPr>
          </w:p>
        </w:tc>
      </w:tr>
    </w:tbl>
    <w:p w14:paraId="0D901AF3" w14:textId="77777777" w:rsidR="00C03507" w:rsidRDefault="00C03507">
      <w:pPr>
        <w:pStyle w:val="CommentText"/>
      </w:pPr>
    </w:p>
    <w:p w14:paraId="10CA8D3F" w14:textId="77777777" w:rsidR="00C03507" w:rsidRDefault="00C03507">
      <w:pPr>
        <w:pStyle w:val="CommentText"/>
      </w:pPr>
    </w:p>
    <w:p w14:paraId="43886463" w14:textId="754FC878" w:rsidR="00C03507" w:rsidRDefault="00C03507">
      <w:pPr>
        <w:pStyle w:val="CommentText"/>
      </w:pPr>
    </w:p>
  </w:comment>
  <w:comment w:id="18" w:author="Steen, David" w:date="2020-04-06T11:31:00Z" w:initials="SD">
    <w:p w14:paraId="310DD017" w14:textId="464D6F09" w:rsidR="00471FAC" w:rsidRDefault="00471FAC">
      <w:pPr>
        <w:pStyle w:val="CommentText"/>
      </w:pPr>
      <w:r>
        <w:rPr>
          <w:rStyle w:val="CommentReference"/>
        </w:rPr>
        <w:annotationRef/>
      </w:r>
      <w:r>
        <w:t>This is still true, but a lot of people have tried over the last twenty years.</w:t>
      </w:r>
    </w:p>
  </w:comment>
  <w:comment w:id="19" w:author="Steen, David" w:date="2020-04-06T11:47:00Z" w:initials="SD">
    <w:p w14:paraId="097FD51C" w14:textId="77777777" w:rsidR="007F2AF5" w:rsidRDefault="007F2AF5">
      <w:pPr>
        <w:pStyle w:val="CommentText"/>
      </w:pPr>
      <w:r>
        <w:rPr>
          <w:rStyle w:val="CommentReference"/>
        </w:rPr>
        <w:annotationRef/>
      </w:r>
      <w:r>
        <w:t xml:space="preserve">Consider reviewing/citing this paper </w:t>
      </w:r>
      <w:proofErr w:type="gramStart"/>
      <w:r>
        <w:t>an another</w:t>
      </w:r>
      <w:proofErr w:type="gramEnd"/>
      <w:r>
        <w:t xml:space="preserve"> reptile.</w:t>
      </w:r>
    </w:p>
    <w:p w14:paraId="5204B7F1" w14:textId="77777777" w:rsidR="007F2AF5" w:rsidRDefault="007F2AF5">
      <w:pPr>
        <w:pStyle w:val="CommentText"/>
      </w:pPr>
    </w:p>
    <w:p w14:paraId="29B9DE35" w14:textId="603C4E41" w:rsidR="007F2AF5" w:rsidRDefault="007F2AF5">
      <w:pPr>
        <w:pStyle w:val="CommentText"/>
      </w:pPr>
      <w:r>
        <w:rPr>
          <w:rFonts w:ascii="Arial" w:hAnsi="Arial" w:cs="Arial"/>
          <w:color w:val="222222"/>
          <w:shd w:val="clear" w:color="auto" w:fill="FFFFFF"/>
        </w:rPr>
        <w:t xml:space="preserve">Johnson, F.A., Smith, B.J., Bonneau, M., Martin, J., </w:t>
      </w:r>
      <w:proofErr w:type="spellStart"/>
      <w:r>
        <w:rPr>
          <w:rFonts w:ascii="Arial" w:hAnsi="Arial" w:cs="Arial"/>
          <w:color w:val="222222"/>
          <w:shd w:val="clear" w:color="auto" w:fill="FFFFFF"/>
        </w:rPr>
        <w:t>Romagosa</w:t>
      </w:r>
      <w:proofErr w:type="spellEnd"/>
      <w:r>
        <w:rPr>
          <w:rFonts w:ascii="Arial" w:hAnsi="Arial" w:cs="Arial"/>
          <w:color w:val="222222"/>
          <w:shd w:val="clear" w:color="auto" w:fill="FFFFFF"/>
        </w:rPr>
        <w:t xml:space="preserve">, C., </w:t>
      </w:r>
      <w:proofErr w:type="spellStart"/>
      <w:r>
        <w:rPr>
          <w:rFonts w:ascii="Arial" w:hAnsi="Arial" w:cs="Arial"/>
          <w:color w:val="222222"/>
          <w:shd w:val="clear" w:color="auto" w:fill="FFFFFF"/>
        </w:rPr>
        <w:t>Mazzotti</w:t>
      </w:r>
      <w:proofErr w:type="spellEnd"/>
      <w:r>
        <w:rPr>
          <w:rFonts w:ascii="Arial" w:hAnsi="Arial" w:cs="Arial"/>
          <w:color w:val="222222"/>
          <w:shd w:val="clear" w:color="auto" w:fill="FFFFFF"/>
        </w:rPr>
        <w:t xml:space="preserve">, F., Waddle, H., Reed, R.N., Eckles, J.K. and </w:t>
      </w:r>
      <w:proofErr w:type="spellStart"/>
      <w:r>
        <w:rPr>
          <w:rFonts w:ascii="Arial" w:hAnsi="Arial" w:cs="Arial"/>
          <w:color w:val="222222"/>
          <w:shd w:val="clear" w:color="auto" w:fill="FFFFFF"/>
        </w:rPr>
        <w:t>Vitt</w:t>
      </w:r>
      <w:proofErr w:type="spellEnd"/>
      <w:r>
        <w:rPr>
          <w:rFonts w:ascii="Arial" w:hAnsi="Arial" w:cs="Arial"/>
          <w:color w:val="222222"/>
          <w:shd w:val="clear" w:color="auto" w:fill="FFFFFF"/>
        </w:rPr>
        <w:t>, L.J., 2017. Expert elicitation, uncertainty, and the value of information in controlling invasive species. </w:t>
      </w:r>
      <w:r>
        <w:rPr>
          <w:rFonts w:ascii="Arial" w:hAnsi="Arial" w:cs="Arial"/>
          <w:i/>
          <w:iCs/>
          <w:color w:val="222222"/>
          <w:shd w:val="clear" w:color="auto" w:fill="FFFFFF"/>
        </w:rPr>
        <w:t>Ecological Economics</w:t>
      </w:r>
      <w:r>
        <w:rPr>
          <w:rFonts w:ascii="Arial" w:hAnsi="Arial" w:cs="Arial"/>
          <w:color w:val="222222"/>
          <w:shd w:val="clear" w:color="auto" w:fill="FFFFFF"/>
        </w:rPr>
        <w:t>, </w:t>
      </w:r>
      <w:r>
        <w:rPr>
          <w:rFonts w:ascii="Arial" w:hAnsi="Arial" w:cs="Arial"/>
          <w:i/>
          <w:iCs/>
          <w:color w:val="222222"/>
          <w:shd w:val="clear" w:color="auto" w:fill="FFFFFF"/>
        </w:rPr>
        <w:t>137</w:t>
      </w:r>
      <w:r>
        <w:rPr>
          <w:rFonts w:ascii="Arial" w:hAnsi="Arial" w:cs="Arial"/>
          <w:color w:val="222222"/>
          <w:shd w:val="clear" w:color="auto" w:fill="FFFFFF"/>
        </w:rPr>
        <w:t>, pp.83-90.</w:t>
      </w:r>
    </w:p>
  </w:comment>
  <w:comment w:id="20" w:author="Steen, David" w:date="2020-04-06T11:57:00Z" w:initials="SD">
    <w:p w14:paraId="19BACC8A" w14:textId="4066EACD" w:rsidR="00567A6E" w:rsidRDefault="00567A6E">
      <w:pPr>
        <w:pStyle w:val="CommentText"/>
      </w:pPr>
      <w:r>
        <w:rPr>
          <w:rStyle w:val="CommentReference"/>
        </w:rPr>
        <w:annotationRef/>
      </w:r>
      <w:r>
        <w:t>From 12+ years ago, still relevant?</w:t>
      </w:r>
    </w:p>
  </w:comment>
  <w:comment w:id="21" w:author="Steen, David" w:date="2020-04-06T11:59:00Z" w:initials="SD">
    <w:p w14:paraId="7AAEA5B9" w14:textId="008C64E6" w:rsidR="00567A6E" w:rsidRDefault="00567A6E">
      <w:pPr>
        <w:pStyle w:val="CommentText"/>
      </w:pPr>
      <w:r>
        <w:rPr>
          <w:rStyle w:val="CommentReference"/>
        </w:rPr>
        <w:annotationRef/>
      </w:r>
      <w:r>
        <w:t>Is there evidence one way or another about whether these animals exist in one population or multiple (naturally or via fragmentation). Might be good to be explicit about any assumptions.</w:t>
      </w:r>
    </w:p>
  </w:comment>
  <w:comment w:id="23" w:author="Steen, David" w:date="2020-04-06T12:08:00Z" w:initials="SD">
    <w:p w14:paraId="786844DA" w14:textId="002C00A3" w:rsidR="006A0E18" w:rsidRDefault="006A0E18">
      <w:pPr>
        <w:pStyle w:val="CommentText"/>
      </w:pPr>
      <w:r>
        <w:rPr>
          <w:rStyle w:val="CommentReference"/>
        </w:rPr>
        <w:annotationRef/>
      </w:r>
      <w:r>
        <w:t>Is this the same thing as a population ceiling?</w:t>
      </w:r>
    </w:p>
  </w:comment>
  <w:comment w:id="24" w:author="Steen, David" w:date="2020-04-06T12:05:00Z" w:initials="SD">
    <w:p w14:paraId="62D1E8F9" w14:textId="1DEE06C9" w:rsidR="006A0E18" w:rsidRDefault="006A0E18">
      <w:pPr>
        <w:pStyle w:val="CommentText"/>
      </w:pPr>
      <w:r>
        <w:rPr>
          <w:rStyle w:val="CommentReference"/>
        </w:rPr>
        <w:annotationRef/>
      </w:r>
      <w:r>
        <w:t>Which?</w:t>
      </w:r>
    </w:p>
  </w:comment>
  <w:comment w:id="25" w:author="Steen, David" w:date="2020-04-06T12:09:00Z" w:initials="SD">
    <w:p w14:paraId="0A79A2E8" w14:textId="77777777" w:rsidR="006A0E18" w:rsidRDefault="006A0E18">
      <w:pPr>
        <w:pStyle w:val="CommentText"/>
      </w:pPr>
      <w:r>
        <w:rPr>
          <w:rStyle w:val="CommentReference"/>
        </w:rPr>
        <w:annotationRef/>
      </w:r>
      <w:r>
        <w:t>Not sure if it’s worth mentioning here but ectotherms can reach high biomass/density relative to birds and mammals so the same assumptions may not be appropriate for both groups.</w:t>
      </w:r>
    </w:p>
    <w:p w14:paraId="39D95BE3" w14:textId="0D12E37C" w:rsidR="006A0E18" w:rsidRDefault="006A0E18">
      <w:pPr>
        <w:pStyle w:val="CommentText"/>
      </w:pPr>
    </w:p>
  </w:comment>
  <w:comment w:id="26" w:author="Steen, David" w:date="2020-04-06T12:14:00Z" w:initials="SD">
    <w:p w14:paraId="277A8F90" w14:textId="0BE7EB63" w:rsidR="006A0E18" w:rsidRDefault="006A0E18">
      <w:pPr>
        <w:pStyle w:val="CommentText"/>
      </w:pPr>
      <w:r>
        <w:rPr>
          <w:rStyle w:val="CommentReference"/>
        </w:rPr>
        <w:annotationRef/>
      </w:r>
      <w:r>
        <w:t>How did you come up with this?</w:t>
      </w:r>
    </w:p>
  </w:comment>
  <w:comment w:id="27" w:author="Steen, David" w:date="2020-04-06T12:16:00Z" w:initials="SD">
    <w:p w14:paraId="36653D51" w14:textId="2B13F439" w:rsidR="004C473A" w:rsidRDefault="004C473A">
      <w:pPr>
        <w:pStyle w:val="CommentText"/>
      </w:pPr>
      <w:r>
        <w:rPr>
          <w:rStyle w:val="CommentReference"/>
        </w:rPr>
        <w:annotationRef/>
      </w:r>
      <w:r>
        <w:t xml:space="preserve">How did you pick 5000? How/why is this conservative? Seems like it would likely cause an unsustainable drop in density across the island but that’s not how declines work and there </w:t>
      </w:r>
    </w:p>
  </w:comment>
  <w:comment w:id="28" w:author="Steen, David" w:date="2020-04-06T13:14:00Z" w:initials="SD">
    <w:p w14:paraId="7E44ECAD" w14:textId="3238E6C2" w:rsidR="0037507A" w:rsidRDefault="0037507A">
      <w:pPr>
        <w:pStyle w:val="CommentText"/>
      </w:pPr>
      <w:r>
        <w:rPr>
          <w:rStyle w:val="CommentReference"/>
        </w:rPr>
        <w:annotationRef/>
      </w:r>
      <w:r>
        <w:t>Insert citations?</w:t>
      </w:r>
    </w:p>
  </w:comment>
  <w:comment w:id="29" w:author="Steen, David" w:date="2020-04-06T13:14:00Z" w:initials="SD">
    <w:p w14:paraId="19A3A59A" w14:textId="7856E34A" w:rsidR="0037507A" w:rsidRDefault="0037507A">
      <w:pPr>
        <w:pStyle w:val="CommentText"/>
      </w:pPr>
      <w:r>
        <w:rPr>
          <w:rStyle w:val="CommentReference"/>
        </w:rPr>
        <w:annotationRef/>
      </w:r>
      <w:r>
        <w:t>I’d consider reviewing with an eye towards defining terminology and being consistent – for example earlier you say, “</w:t>
      </w:r>
      <w:r>
        <w:rPr>
          <w:rFonts w:eastAsiaTheme="minorEastAsia"/>
        </w:rPr>
        <w:t>we assumed that boas could occupy either natural or urban (developed) habitat” and it’s unclear why this isn’t inconsistent.</w:t>
      </w:r>
    </w:p>
  </w:comment>
  <w:comment w:id="30" w:author="Steen, David" w:date="2020-04-06T13:16:00Z" w:initials="SD">
    <w:p w14:paraId="6062B63A" w14:textId="5D8C4D42" w:rsidR="0037507A" w:rsidRDefault="0037507A">
      <w:pPr>
        <w:pStyle w:val="CommentText"/>
      </w:pPr>
      <w:r>
        <w:rPr>
          <w:rStyle w:val="CommentReference"/>
        </w:rPr>
        <w:annotationRef/>
      </w:r>
      <w:r>
        <w:t>Is the assumption that as habitat degrades then snakes just blink out rather than moving into neighboring habitat and increasing density, etc.?</w:t>
      </w:r>
    </w:p>
  </w:comment>
  <w:comment w:id="31" w:author="Steen, David" w:date="2020-04-06T13:24:00Z" w:initials="SD">
    <w:p w14:paraId="0FAB8A44" w14:textId="7473EDB5" w:rsidR="0037507A" w:rsidRDefault="0037507A">
      <w:pPr>
        <w:pStyle w:val="CommentText"/>
      </w:pPr>
      <w:r>
        <w:rPr>
          <w:rStyle w:val="CommentReference"/>
        </w:rPr>
        <w:annotationRef/>
      </w:r>
      <w:r>
        <w:t>Why 30 and why just 30?</w:t>
      </w:r>
    </w:p>
  </w:comment>
  <w:comment w:id="32" w:author="Steen, David" w:date="2020-04-06T13:24:00Z" w:initials="SD">
    <w:p w14:paraId="478BACB7" w14:textId="3639D0B0" w:rsidR="004B67BF" w:rsidRDefault="004B67BF" w:rsidP="004B67BF">
      <w:pPr>
        <w:pStyle w:val="CommentText"/>
        <w:tabs>
          <w:tab w:val="left" w:pos="1890"/>
        </w:tabs>
      </w:pPr>
      <w:r>
        <w:rPr>
          <w:rStyle w:val="CommentReference"/>
        </w:rPr>
        <w:annotationRef/>
      </w:r>
      <w:proofErr w:type="gramStart"/>
      <w:r>
        <w:t>Similar to</w:t>
      </w:r>
      <w:proofErr w:type="gramEnd"/>
      <w:r>
        <w:t xml:space="preserve"> above, what is the utility of modeling extinction this way, given one potential scenario could be the species blinking out in 95% of their habitat and then hanging on in one pocket indefinitely. It’s not a </w:t>
      </w:r>
      <w:proofErr w:type="gramStart"/>
      <w:r>
        <w:t>wide ranging</w:t>
      </w:r>
      <w:proofErr w:type="gramEnd"/>
      <w:r>
        <w:t xml:space="preserve"> species like a jaguar that occur in low densities and need vast protected landscapes so individual animals can disperse and encounter mates.</w:t>
      </w:r>
    </w:p>
  </w:comment>
  <w:comment w:id="33" w:author="Steen, David" w:date="2020-04-06T13:42:00Z" w:initials="SD">
    <w:p w14:paraId="2110DF8C" w14:textId="318F5F56" w:rsidR="00313179" w:rsidRDefault="00313179">
      <w:pPr>
        <w:pStyle w:val="CommentText"/>
      </w:pPr>
      <w:r>
        <w:rPr>
          <w:rStyle w:val="CommentReference"/>
        </w:rPr>
        <w:annotationRef/>
      </w:r>
      <w:r w:rsidR="00C6518F">
        <w:t>Is this consistent with what we know about the species (high adult survival, based on above) and a declining/endangered population?</w:t>
      </w:r>
    </w:p>
  </w:comment>
  <w:comment w:id="34" w:author="Steen, David" w:date="2020-04-06T13:52:00Z" w:initials="SD">
    <w:p w14:paraId="30187E19" w14:textId="0D990F72" w:rsidR="00C6518F" w:rsidRDefault="00C6518F">
      <w:pPr>
        <w:pStyle w:val="CommentText"/>
      </w:pPr>
      <w:r>
        <w:rPr>
          <w:rStyle w:val="CommentReference"/>
        </w:rPr>
        <w:annotationRef/>
      </w:r>
      <w:r>
        <w:t>Consider rewording for clarity.</w:t>
      </w:r>
    </w:p>
  </w:comment>
  <w:comment w:id="35" w:author="Steen, David" w:date="2020-04-06T13:52:00Z" w:initials="SD">
    <w:p w14:paraId="563527C3" w14:textId="6509F45B" w:rsidR="00C6518F" w:rsidRDefault="00C6518F">
      <w:pPr>
        <w:pStyle w:val="CommentText"/>
      </w:pPr>
      <w:r>
        <w:rPr>
          <w:rStyle w:val="CommentReference"/>
        </w:rPr>
        <w:annotationRef/>
      </w:r>
      <w:r>
        <w:t>It’s unclear how/why the expert opinion used in this study wasn’t ‘formal’</w:t>
      </w:r>
    </w:p>
  </w:comment>
  <w:comment w:id="36" w:author="Steen, David" w:date="2020-04-06T13:54:00Z" w:initials="SD">
    <w:p w14:paraId="68532BF9" w14:textId="269F8EB5" w:rsidR="00C6518F" w:rsidRDefault="00C6518F">
      <w:pPr>
        <w:pStyle w:val="CommentText"/>
      </w:pPr>
      <w:r>
        <w:rPr>
          <w:rStyle w:val="CommentReference"/>
        </w:rPr>
        <w:annotationRef/>
      </w:r>
      <w:r>
        <w:t>Incorporating uncertainty into the model is important and probably increases the chance the results reflect what is going on, but there is still the risk that the model is completely divorced from the situation on the ground, given the lack of empirical data.</w:t>
      </w:r>
      <w:r w:rsidR="00FD0984">
        <w:t xml:space="preserve"> </w:t>
      </w:r>
      <w:r w:rsidR="00FD0984">
        <w:t xml:space="preserve">Given the target is Animal Conservation, I think demonstrating/validating the model in some way could help its </w:t>
      </w:r>
      <w:r w:rsidR="00FD0984">
        <w:t>chances.</w:t>
      </w:r>
      <w:bookmarkStart w:id="37" w:name="_GoBack"/>
      <w:bookmarkEnd w:id="3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828361" w15:done="0"/>
  <w15:commentEx w15:paraId="36BA9984" w15:done="0"/>
  <w15:commentEx w15:paraId="35E21A5B" w15:done="0"/>
  <w15:commentEx w15:paraId="70E5918D" w15:done="0"/>
  <w15:commentEx w15:paraId="01676D1F" w15:done="0"/>
  <w15:commentEx w15:paraId="1C9999F6" w15:done="0"/>
  <w15:commentEx w15:paraId="2B4E1ECE" w15:done="0"/>
  <w15:commentEx w15:paraId="43886463" w15:done="0"/>
  <w15:commentEx w15:paraId="310DD017" w15:done="0"/>
  <w15:commentEx w15:paraId="29B9DE35" w15:done="0"/>
  <w15:commentEx w15:paraId="19BACC8A" w15:done="0"/>
  <w15:commentEx w15:paraId="7AAEA5B9" w15:done="0"/>
  <w15:commentEx w15:paraId="786844DA" w15:done="0"/>
  <w15:commentEx w15:paraId="62D1E8F9" w15:done="0"/>
  <w15:commentEx w15:paraId="39D95BE3" w15:done="0"/>
  <w15:commentEx w15:paraId="277A8F90" w15:done="0"/>
  <w15:commentEx w15:paraId="36653D51" w15:done="0"/>
  <w15:commentEx w15:paraId="7E44ECAD" w15:done="0"/>
  <w15:commentEx w15:paraId="19A3A59A" w15:done="0"/>
  <w15:commentEx w15:paraId="6062B63A" w15:done="0"/>
  <w15:commentEx w15:paraId="0FAB8A44" w15:done="0"/>
  <w15:commentEx w15:paraId="478BACB7" w15:done="0"/>
  <w15:commentEx w15:paraId="2110DF8C" w15:done="0"/>
  <w15:commentEx w15:paraId="30187E19" w15:done="0"/>
  <w15:commentEx w15:paraId="563527C3" w15:done="0"/>
  <w15:commentEx w15:paraId="68532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828361" w16cid:durableId="22358399"/>
  <w16cid:commentId w16cid:paraId="36BA9984" w16cid:durableId="223583C1"/>
  <w16cid:commentId w16cid:paraId="35E21A5B" w16cid:durableId="223583F4"/>
  <w16cid:commentId w16cid:paraId="70E5918D" w16cid:durableId="223584AA"/>
  <w16cid:commentId w16cid:paraId="01676D1F" w16cid:durableId="22358D3F"/>
  <w16cid:commentId w16cid:paraId="1C9999F6" w16cid:durableId="22358DAC"/>
  <w16cid:commentId w16cid:paraId="2B4E1ECE" w16cid:durableId="223591BE"/>
  <w16cid:commentId w16cid:paraId="43886463" w16cid:durableId="22358E57"/>
  <w16cid:commentId w16cid:paraId="310DD017" w16cid:durableId="2235919F"/>
  <w16cid:commentId w16cid:paraId="29B9DE35" w16cid:durableId="2235953A"/>
  <w16cid:commentId w16cid:paraId="19BACC8A" w16cid:durableId="223597AE"/>
  <w16cid:commentId w16cid:paraId="7AAEA5B9" w16cid:durableId="22359825"/>
  <w16cid:commentId w16cid:paraId="786844DA" w16cid:durableId="22359A46"/>
  <w16cid:commentId w16cid:paraId="62D1E8F9" w16cid:durableId="2235999D"/>
  <w16cid:commentId w16cid:paraId="39D95BE3" w16cid:durableId="22359A72"/>
  <w16cid:commentId w16cid:paraId="277A8F90" w16cid:durableId="22359BAD"/>
  <w16cid:commentId w16cid:paraId="36653D51" w16cid:durableId="22359C39"/>
  <w16cid:commentId w16cid:paraId="7E44ECAD" w16cid:durableId="2235A9A1"/>
  <w16cid:commentId w16cid:paraId="19A3A59A" w16cid:durableId="2235A9C0"/>
  <w16cid:commentId w16cid:paraId="6062B63A" w16cid:durableId="2235AA34"/>
  <w16cid:commentId w16cid:paraId="0FAB8A44" w16cid:durableId="2235ABF4"/>
  <w16cid:commentId w16cid:paraId="478BACB7" w16cid:durableId="2235AC16"/>
  <w16cid:commentId w16cid:paraId="2110DF8C" w16cid:durableId="2235B060"/>
  <w16cid:commentId w16cid:paraId="30187E19" w16cid:durableId="2235B295"/>
  <w16cid:commentId w16cid:paraId="563527C3" w16cid:durableId="2235B2B2"/>
  <w16cid:commentId w16cid:paraId="68532BF9" w16cid:durableId="2235B3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2DDAD5" w14:textId="77777777" w:rsidR="006A01F4" w:rsidRDefault="006A01F4" w:rsidP="001102B8">
      <w:pPr>
        <w:spacing w:after="0" w:line="240" w:lineRule="auto"/>
      </w:pPr>
      <w:r>
        <w:separator/>
      </w:r>
    </w:p>
  </w:endnote>
  <w:endnote w:type="continuationSeparator" w:id="0">
    <w:p w14:paraId="4FD124CD" w14:textId="77777777" w:rsidR="006A01F4" w:rsidRDefault="006A01F4"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5A8B0915" w:rsidR="00C03507" w:rsidRDefault="00C0350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C721D43" w14:textId="77777777" w:rsidR="00C03507" w:rsidRDefault="00C035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36BA1D" w14:textId="77777777" w:rsidR="006A01F4" w:rsidRDefault="006A01F4" w:rsidP="001102B8">
      <w:pPr>
        <w:spacing w:after="0" w:line="240" w:lineRule="auto"/>
      </w:pPr>
      <w:r>
        <w:separator/>
      </w:r>
    </w:p>
  </w:footnote>
  <w:footnote w:type="continuationSeparator" w:id="0">
    <w:p w14:paraId="7192DECA" w14:textId="77777777" w:rsidR="006A01F4" w:rsidRDefault="006A01F4"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2EA"/>
    <w:multiLevelType w:val="hybridMultilevel"/>
    <w:tmpl w:val="C8B0B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EF4D68"/>
    <w:multiLevelType w:val="hybridMultilevel"/>
    <w:tmpl w:val="3228857E"/>
    <w:lvl w:ilvl="0" w:tplc="F8E41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61301"/>
    <w:multiLevelType w:val="hybridMultilevel"/>
    <w:tmpl w:val="9FC60B0C"/>
    <w:lvl w:ilvl="0" w:tplc="F63CF0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en, David">
    <w15:presenceInfo w15:providerId="AD" w15:userId="S::David.Steen@MyFWC.com::edc69d18-824e-4f42-8bc4-e2756b9e05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186"/>
    <w:rsid w:val="000078F7"/>
    <w:rsid w:val="00015663"/>
    <w:rsid w:val="000210EC"/>
    <w:rsid w:val="00022A53"/>
    <w:rsid w:val="00034E9F"/>
    <w:rsid w:val="00042DFF"/>
    <w:rsid w:val="00073A88"/>
    <w:rsid w:val="00076575"/>
    <w:rsid w:val="00077FB2"/>
    <w:rsid w:val="00081D83"/>
    <w:rsid w:val="00082ED8"/>
    <w:rsid w:val="00091A8F"/>
    <w:rsid w:val="00095B13"/>
    <w:rsid w:val="00095C92"/>
    <w:rsid w:val="000A41B6"/>
    <w:rsid w:val="000B166C"/>
    <w:rsid w:val="000B1788"/>
    <w:rsid w:val="000B5CAA"/>
    <w:rsid w:val="000C28B0"/>
    <w:rsid w:val="000C3F84"/>
    <w:rsid w:val="000C5842"/>
    <w:rsid w:val="000D0A79"/>
    <w:rsid w:val="000D384B"/>
    <w:rsid w:val="000D4071"/>
    <w:rsid w:val="000D463C"/>
    <w:rsid w:val="000D4659"/>
    <w:rsid w:val="000E73D4"/>
    <w:rsid w:val="000F29BE"/>
    <w:rsid w:val="00101321"/>
    <w:rsid w:val="001043AC"/>
    <w:rsid w:val="001102B8"/>
    <w:rsid w:val="001108BB"/>
    <w:rsid w:val="00114C54"/>
    <w:rsid w:val="00121CE4"/>
    <w:rsid w:val="001226FA"/>
    <w:rsid w:val="00122890"/>
    <w:rsid w:val="001335F9"/>
    <w:rsid w:val="00144BC9"/>
    <w:rsid w:val="001642BE"/>
    <w:rsid w:val="00166FC3"/>
    <w:rsid w:val="00167218"/>
    <w:rsid w:val="001832A5"/>
    <w:rsid w:val="00184A85"/>
    <w:rsid w:val="001A7715"/>
    <w:rsid w:val="001B63D3"/>
    <w:rsid w:val="001C1AC5"/>
    <w:rsid w:val="001C6A31"/>
    <w:rsid w:val="001E1311"/>
    <w:rsid w:val="001E7C6F"/>
    <w:rsid w:val="001F025F"/>
    <w:rsid w:val="001F0A61"/>
    <w:rsid w:val="001F4DCA"/>
    <w:rsid w:val="002134FC"/>
    <w:rsid w:val="00214D7F"/>
    <w:rsid w:val="00216008"/>
    <w:rsid w:val="00217027"/>
    <w:rsid w:val="0021777C"/>
    <w:rsid w:val="002327E6"/>
    <w:rsid w:val="00233A5F"/>
    <w:rsid w:val="00253BA2"/>
    <w:rsid w:val="00254EF6"/>
    <w:rsid w:val="00264D4C"/>
    <w:rsid w:val="0027512B"/>
    <w:rsid w:val="0028015D"/>
    <w:rsid w:val="002836A7"/>
    <w:rsid w:val="00286121"/>
    <w:rsid w:val="002933CB"/>
    <w:rsid w:val="00294AA5"/>
    <w:rsid w:val="00297767"/>
    <w:rsid w:val="002A06B5"/>
    <w:rsid w:val="002A6EAC"/>
    <w:rsid w:val="002B0335"/>
    <w:rsid w:val="002B6313"/>
    <w:rsid w:val="002C224E"/>
    <w:rsid w:val="002C4CFD"/>
    <w:rsid w:val="002D1307"/>
    <w:rsid w:val="002D13EC"/>
    <w:rsid w:val="002D755C"/>
    <w:rsid w:val="002D7CA6"/>
    <w:rsid w:val="002E34DB"/>
    <w:rsid w:val="002F1498"/>
    <w:rsid w:val="002F2ADF"/>
    <w:rsid w:val="00311555"/>
    <w:rsid w:val="00311EE7"/>
    <w:rsid w:val="00313179"/>
    <w:rsid w:val="00316A2E"/>
    <w:rsid w:val="0031746E"/>
    <w:rsid w:val="00326522"/>
    <w:rsid w:val="003313A3"/>
    <w:rsid w:val="00334BF8"/>
    <w:rsid w:val="0034207A"/>
    <w:rsid w:val="003444C5"/>
    <w:rsid w:val="00354A69"/>
    <w:rsid w:val="00355140"/>
    <w:rsid w:val="003575E5"/>
    <w:rsid w:val="003649E4"/>
    <w:rsid w:val="003650AA"/>
    <w:rsid w:val="003653ED"/>
    <w:rsid w:val="00365F47"/>
    <w:rsid w:val="00373C7B"/>
    <w:rsid w:val="0037507A"/>
    <w:rsid w:val="00383DCF"/>
    <w:rsid w:val="00384D34"/>
    <w:rsid w:val="0038639C"/>
    <w:rsid w:val="00392BD7"/>
    <w:rsid w:val="00394B9E"/>
    <w:rsid w:val="00397C61"/>
    <w:rsid w:val="003C28AD"/>
    <w:rsid w:val="003C45C7"/>
    <w:rsid w:val="003D6292"/>
    <w:rsid w:val="003F24B3"/>
    <w:rsid w:val="003F4E81"/>
    <w:rsid w:val="003F7FFA"/>
    <w:rsid w:val="0040207E"/>
    <w:rsid w:val="00404992"/>
    <w:rsid w:val="00404D9C"/>
    <w:rsid w:val="0040786F"/>
    <w:rsid w:val="00412319"/>
    <w:rsid w:val="00424CBD"/>
    <w:rsid w:val="004259C2"/>
    <w:rsid w:val="004342E5"/>
    <w:rsid w:val="00436159"/>
    <w:rsid w:val="00436DEF"/>
    <w:rsid w:val="00437784"/>
    <w:rsid w:val="00445AC8"/>
    <w:rsid w:val="0044675A"/>
    <w:rsid w:val="00450657"/>
    <w:rsid w:val="00454EEA"/>
    <w:rsid w:val="004560F4"/>
    <w:rsid w:val="00461D1B"/>
    <w:rsid w:val="00462F2F"/>
    <w:rsid w:val="004636E5"/>
    <w:rsid w:val="004641A5"/>
    <w:rsid w:val="00471FAC"/>
    <w:rsid w:val="00473112"/>
    <w:rsid w:val="004749F0"/>
    <w:rsid w:val="004801F2"/>
    <w:rsid w:val="00481F12"/>
    <w:rsid w:val="0048697E"/>
    <w:rsid w:val="0049085E"/>
    <w:rsid w:val="00495509"/>
    <w:rsid w:val="00495BDF"/>
    <w:rsid w:val="004B5936"/>
    <w:rsid w:val="004B67BF"/>
    <w:rsid w:val="004C0CBC"/>
    <w:rsid w:val="004C42D6"/>
    <w:rsid w:val="004C473A"/>
    <w:rsid w:val="004C5493"/>
    <w:rsid w:val="004D240F"/>
    <w:rsid w:val="004D3169"/>
    <w:rsid w:val="004E7B8E"/>
    <w:rsid w:val="0050375B"/>
    <w:rsid w:val="005056DD"/>
    <w:rsid w:val="0050757F"/>
    <w:rsid w:val="005108A1"/>
    <w:rsid w:val="00510D9F"/>
    <w:rsid w:val="00511623"/>
    <w:rsid w:val="005205A1"/>
    <w:rsid w:val="00521A79"/>
    <w:rsid w:val="005234B0"/>
    <w:rsid w:val="0052605F"/>
    <w:rsid w:val="00526C80"/>
    <w:rsid w:val="00527C28"/>
    <w:rsid w:val="00537FE8"/>
    <w:rsid w:val="005614FF"/>
    <w:rsid w:val="00565A75"/>
    <w:rsid w:val="00567A6E"/>
    <w:rsid w:val="005764E8"/>
    <w:rsid w:val="005844B8"/>
    <w:rsid w:val="0058493C"/>
    <w:rsid w:val="005869C9"/>
    <w:rsid w:val="005963C3"/>
    <w:rsid w:val="005A1F42"/>
    <w:rsid w:val="005A5955"/>
    <w:rsid w:val="005A64D5"/>
    <w:rsid w:val="005A729A"/>
    <w:rsid w:val="005B705E"/>
    <w:rsid w:val="005C00B2"/>
    <w:rsid w:val="005C30B8"/>
    <w:rsid w:val="005C6569"/>
    <w:rsid w:val="005E1952"/>
    <w:rsid w:val="005F08A1"/>
    <w:rsid w:val="005F5714"/>
    <w:rsid w:val="005F7871"/>
    <w:rsid w:val="006024C8"/>
    <w:rsid w:val="00603A70"/>
    <w:rsid w:val="00605D4F"/>
    <w:rsid w:val="00607B82"/>
    <w:rsid w:val="00622ECF"/>
    <w:rsid w:val="006508E6"/>
    <w:rsid w:val="00652A44"/>
    <w:rsid w:val="00667EB9"/>
    <w:rsid w:val="006711CC"/>
    <w:rsid w:val="00671B5F"/>
    <w:rsid w:val="006758D5"/>
    <w:rsid w:val="0067684E"/>
    <w:rsid w:val="006957A0"/>
    <w:rsid w:val="00697785"/>
    <w:rsid w:val="006979C5"/>
    <w:rsid w:val="006A01F4"/>
    <w:rsid w:val="006A0E18"/>
    <w:rsid w:val="006A57AC"/>
    <w:rsid w:val="006A7B80"/>
    <w:rsid w:val="006C4B83"/>
    <w:rsid w:val="006C6308"/>
    <w:rsid w:val="006C6E5E"/>
    <w:rsid w:val="006D166F"/>
    <w:rsid w:val="006D239F"/>
    <w:rsid w:val="006D2DBD"/>
    <w:rsid w:val="006D5A9F"/>
    <w:rsid w:val="006D6A6C"/>
    <w:rsid w:val="006D6F4F"/>
    <w:rsid w:val="006D7852"/>
    <w:rsid w:val="006E70D2"/>
    <w:rsid w:val="006F12B1"/>
    <w:rsid w:val="006F551D"/>
    <w:rsid w:val="006F7012"/>
    <w:rsid w:val="00703370"/>
    <w:rsid w:val="007126E0"/>
    <w:rsid w:val="00750D6A"/>
    <w:rsid w:val="007543A0"/>
    <w:rsid w:val="007615D7"/>
    <w:rsid w:val="00761CC8"/>
    <w:rsid w:val="0077066C"/>
    <w:rsid w:val="00770BE3"/>
    <w:rsid w:val="00774E9A"/>
    <w:rsid w:val="00780C40"/>
    <w:rsid w:val="00783C98"/>
    <w:rsid w:val="00783F29"/>
    <w:rsid w:val="007949C4"/>
    <w:rsid w:val="00794EF1"/>
    <w:rsid w:val="007A1583"/>
    <w:rsid w:val="007A184A"/>
    <w:rsid w:val="007A19D4"/>
    <w:rsid w:val="007B2F03"/>
    <w:rsid w:val="007B3963"/>
    <w:rsid w:val="007B4DC8"/>
    <w:rsid w:val="007C79B9"/>
    <w:rsid w:val="007D7153"/>
    <w:rsid w:val="007E40EA"/>
    <w:rsid w:val="007F2AF5"/>
    <w:rsid w:val="00801552"/>
    <w:rsid w:val="00802B52"/>
    <w:rsid w:val="008142EB"/>
    <w:rsid w:val="0082073D"/>
    <w:rsid w:val="00837719"/>
    <w:rsid w:val="00841AB0"/>
    <w:rsid w:val="00874800"/>
    <w:rsid w:val="00874F8B"/>
    <w:rsid w:val="00882617"/>
    <w:rsid w:val="008927BB"/>
    <w:rsid w:val="008A0E1B"/>
    <w:rsid w:val="008A1129"/>
    <w:rsid w:val="008A6C4E"/>
    <w:rsid w:val="008A72F9"/>
    <w:rsid w:val="008B4CC4"/>
    <w:rsid w:val="008C135A"/>
    <w:rsid w:val="008D11DC"/>
    <w:rsid w:val="008D71D5"/>
    <w:rsid w:val="008E39C1"/>
    <w:rsid w:val="008E54F7"/>
    <w:rsid w:val="008E57F9"/>
    <w:rsid w:val="008F370D"/>
    <w:rsid w:val="009002A2"/>
    <w:rsid w:val="00900997"/>
    <w:rsid w:val="009013A4"/>
    <w:rsid w:val="00903C5C"/>
    <w:rsid w:val="00914B28"/>
    <w:rsid w:val="00923AC6"/>
    <w:rsid w:val="009251A6"/>
    <w:rsid w:val="00926795"/>
    <w:rsid w:val="00927C2F"/>
    <w:rsid w:val="00931223"/>
    <w:rsid w:val="00931887"/>
    <w:rsid w:val="0093240B"/>
    <w:rsid w:val="00937D55"/>
    <w:rsid w:val="00943C72"/>
    <w:rsid w:val="00945FF2"/>
    <w:rsid w:val="009627CF"/>
    <w:rsid w:val="00972F5D"/>
    <w:rsid w:val="009803A2"/>
    <w:rsid w:val="00983542"/>
    <w:rsid w:val="00984554"/>
    <w:rsid w:val="009851D6"/>
    <w:rsid w:val="00987D1B"/>
    <w:rsid w:val="009908A1"/>
    <w:rsid w:val="00994C2C"/>
    <w:rsid w:val="009A3897"/>
    <w:rsid w:val="009A6B23"/>
    <w:rsid w:val="009A7442"/>
    <w:rsid w:val="009B75B9"/>
    <w:rsid w:val="009C4879"/>
    <w:rsid w:val="009D7718"/>
    <w:rsid w:val="009E095A"/>
    <w:rsid w:val="009E2208"/>
    <w:rsid w:val="009E3840"/>
    <w:rsid w:val="009E795B"/>
    <w:rsid w:val="009F54BD"/>
    <w:rsid w:val="00A0511C"/>
    <w:rsid w:val="00A10910"/>
    <w:rsid w:val="00A11F64"/>
    <w:rsid w:val="00A154BC"/>
    <w:rsid w:val="00A22471"/>
    <w:rsid w:val="00A24863"/>
    <w:rsid w:val="00A30061"/>
    <w:rsid w:val="00A44291"/>
    <w:rsid w:val="00A44A76"/>
    <w:rsid w:val="00A45198"/>
    <w:rsid w:val="00A461AC"/>
    <w:rsid w:val="00A500FE"/>
    <w:rsid w:val="00A51C99"/>
    <w:rsid w:val="00A54224"/>
    <w:rsid w:val="00A6587E"/>
    <w:rsid w:val="00A714ED"/>
    <w:rsid w:val="00A76C74"/>
    <w:rsid w:val="00A83D89"/>
    <w:rsid w:val="00A94E62"/>
    <w:rsid w:val="00AA518B"/>
    <w:rsid w:val="00AB31CA"/>
    <w:rsid w:val="00AB577F"/>
    <w:rsid w:val="00AB5DC1"/>
    <w:rsid w:val="00AB6CC9"/>
    <w:rsid w:val="00AC11C7"/>
    <w:rsid w:val="00AC17E0"/>
    <w:rsid w:val="00B004EC"/>
    <w:rsid w:val="00B102C1"/>
    <w:rsid w:val="00B10BA4"/>
    <w:rsid w:val="00B12730"/>
    <w:rsid w:val="00B2108E"/>
    <w:rsid w:val="00B221C8"/>
    <w:rsid w:val="00B33BA8"/>
    <w:rsid w:val="00B4293C"/>
    <w:rsid w:val="00B43F11"/>
    <w:rsid w:val="00B46480"/>
    <w:rsid w:val="00B53F77"/>
    <w:rsid w:val="00B62839"/>
    <w:rsid w:val="00B633BC"/>
    <w:rsid w:val="00B64DDF"/>
    <w:rsid w:val="00B650C2"/>
    <w:rsid w:val="00B86D92"/>
    <w:rsid w:val="00B93EBF"/>
    <w:rsid w:val="00B956C3"/>
    <w:rsid w:val="00BA10A9"/>
    <w:rsid w:val="00BA1E8B"/>
    <w:rsid w:val="00BC0CFB"/>
    <w:rsid w:val="00BC0D6E"/>
    <w:rsid w:val="00BC1616"/>
    <w:rsid w:val="00BC4DB1"/>
    <w:rsid w:val="00BC7712"/>
    <w:rsid w:val="00BC793C"/>
    <w:rsid w:val="00BD157F"/>
    <w:rsid w:val="00BD62A3"/>
    <w:rsid w:val="00BF1E29"/>
    <w:rsid w:val="00C012F3"/>
    <w:rsid w:val="00C03507"/>
    <w:rsid w:val="00C053E5"/>
    <w:rsid w:val="00C0601F"/>
    <w:rsid w:val="00C161C1"/>
    <w:rsid w:val="00C20044"/>
    <w:rsid w:val="00C353EB"/>
    <w:rsid w:val="00C37F60"/>
    <w:rsid w:val="00C450A2"/>
    <w:rsid w:val="00C479C6"/>
    <w:rsid w:val="00C47E9D"/>
    <w:rsid w:val="00C6385A"/>
    <w:rsid w:val="00C63C32"/>
    <w:rsid w:val="00C6518F"/>
    <w:rsid w:val="00C806A3"/>
    <w:rsid w:val="00C860A0"/>
    <w:rsid w:val="00C874BE"/>
    <w:rsid w:val="00C93FA0"/>
    <w:rsid w:val="00CA7B2C"/>
    <w:rsid w:val="00CB2972"/>
    <w:rsid w:val="00CC6F5D"/>
    <w:rsid w:val="00CD2789"/>
    <w:rsid w:val="00CD4D87"/>
    <w:rsid w:val="00CE0246"/>
    <w:rsid w:val="00CE41BF"/>
    <w:rsid w:val="00D033D6"/>
    <w:rsid w:val="00D039AA"/>
    <w:rsid w:val="00D06828"/>
    <w:rsid w:val="00D13906"/>
    <w:rsid w:val="00D36EDF"/>
    <w:rsid w:val="00D52E2F"/>
    <w:rsid w:val="00D619A4"/>
    <w:rsid w:val="00D629E4"/>
    <w:rsid w:val="00D81519"/>
    <w:rsid w:val="00D81544"/>
    <w:rsid w:val="00D924CB"/>
    <w:rsid w:val="00D9320B"/>
    <w:rsid w:val="00D97AC3"/>
    <w:rsid w:val="00D97E17"/>
    <w:rsid w:val="00DA171B"/>
    <w:rsid w:val="00DA7FD9"/>
    <w:rsid w:val="00DB1797"/>
    <w:rsid w:val="00DB2862"/>
    <w:rsid w:val="00DB357E"/>
    <w:rsid w:val="00DB3FAC"/>
    <w:rsid w:val="00DB428A"/>
    <w:rsid w:val="00DB5B02"/>
    <w:rsid w:val="00DC3F89"/>
    <w:rsid w:val="00DC4411"/>
    <w:rsid w:val="00DD6D97"/>
    <w:rsid w:val="00DF60A5"/>
    <w:rsid w:val="00E12521"/>
    <w:rsid w:val="00E16764"/>
    <w:rsid w:val="00E20A75"/>
    <w:rsid w:val="00E27F39"/>
    <w:rsid w:val="00E40E64"/>
    <w:rsid w:val="00E42C7A"/>
    <w:rsid w:val="00E47218"/>
    <w:rsid w:val="00E501BF"/>
    <w:rsid w:val="00E56E3C"/>
    <w:rsid w:val="00E570C0"/>
    <w:rsid w:val="00E63637"/>
    <w:rsid w:val="00E65515"/>
    <w:rsid w:val="00E6605B"/>
    <w:rsid w:val="00E8385D"/>
    <w:rsid w:val="00E96341"/>
    <w:rsid w:val="00EB05A4"/>
    <w:rsid w:val="00EB6CF3"/>
    <w:rsid w:val="00EC225F"/>
    <w:rsid w:val="00EC2593"/>
    <w:rsid w:val="00EC6916"/>
    <w:rsid w:val="00ED045C"/>
    <w:rsid w:val="00ED33FB"/>
    <w:rsid w:val="00ED5D47"/>
    <w:rsid w:val="00EF0DF6"/>
    <w:rsid w:val="00EF4526"/>
    <w:rsid w:val="00EF70A5"/>
    <w:rsid w:val="00F05B7B"/>
    <w:rsid w:val="00F05F8C"/>
    <w:rsid w:val="00F103AB"/>
    <w:rsid w:val="00F12394"/>
    <w:rsid w:val="00F13379"/>
    <w:rsid w:val="00F21B1E"/>
    <w:rsid w:val="00F21F37"/>
    <w:rsid w:val="00F2318C"/>
    <w:rsid w:val="00F275B9"/>
    <w:rsid w:val="00F31F41"/>
    <w:rsid w:val="00F42CD8"/>
    <w:rsid w:val="00F44017"/>
    <w:rsid w:val="00F56E66"/>
    <w:rsid w:val="00F57C2F"/>
    <w:rsid w:val="00F763EF"/>
    <w:rsid w:val="00F83F9C"/>
    <w:rsid w:val="00F93FDE"/>
    <w:rsid w:val="00FB0B96"/>
    <w:rsid w:val="00FD0984"/>
    <w:rsid w:val="00FD53E9"/>
    <w:rsid w:val="00FE208B"/>
    <w:rsid w:val="00FE3416"/>
    <w:rsid w:val="00FF09FA"/>
    <w:rsid w:val="00FF4148"/>
    <w:rsid w:val="00FF62D9"/>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AF039E77-A4FE-46EE-8306-553B795F5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paragraph" w:styleId="ListParagraph">
    <w:name w:val="List Paragraph"/>
    <w:basedOn w:val="Normal"/>
    <w:uiPriority w:val="34"/>
    <w:qFormat/>
    <w:rsid w:val="00DB5B02"/>
    <w:pPr>
      <w:ind w:left="720"/>
      <w:contextualSpacing/>
    </w:pPr>
  </w:style>
  <w:style w:type="character" w:styleId="LineNumber">
    <w:name w:val="line number"/>
    <w:basedOn w:val="DefaultParagraphFont"/>
    <w:uiPriority w:val="99"/>
    <w:semiHidden/>
    <w:unhideWhenUsed/>
    <w:rsid w:val="00B650C2"/>
  </w:style>
  <w:style w:type="paragraph" w:styleId="NormalWeb">
    <w:name w:val="Normal (Web)"/>
    <w:basedOn w:val="Normal"/>
    <w:uiPriority w:val="99"/>
    <w:semiHidden/>
    <w:unhideWhenUsed/>
    <w:rsid w:val="00D1390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F2AD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basedOn w:val="DefaultParagraphFont"/>
    <w:rsid w:val="00ED045C"/>
  </w:style>
  <w:style w:type="character" w:customStyle="1" w:styleId="topiccitationitalics">
    <w:name w:val="topiccitationitalics"/>
    <w:basedOn w:val="DefaultParagraphFont"/>
    <w:rsid w:val="00ED045C"/>
  </w:style>
  <w:style w:type="paragraph" w:styleId="Revision">
    <w:name w:val="Revision"/>
    <w:hidden/>
    <w:uiPriority w:val="99"/>
    <w:semiHidden/>
    <w:rsid w:val="00C035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684600616">
      <w:bodyDiv w:val="1"/>
      <w:marLeft w:val="0"/>
      <w:marRight w:val="0"/>
      <w:marTop w:val="0"/>
      <w:marBottom w:val="0"/>
      <w:divBdr>
        <w:top w:val="none" w:sz="0" w:space="0" w:color="auto"/>
        <w:left w:val="none" w:sz="0" w:space="0" w:color="auto"/>
        <w:bottom w:val="none" w:sz="0" w:space="0" w:color="auto"/>
        <w:right w:val="none" w:sz="0" w:space="0" w:color="auto"/>
      </w:divBdr>
      <w:divsChild>
        <w:div w:id="477965384">
          <w:marLeft w:val="0"/>
          <w:marRight w:val="0"/>
          <w:marTop w:val="0"/>
          <w:marBottom w:val="0"/>
          <w:divBdr>
            <w:top w:val="none" w:sz="0" w:space="0" w:color="auto"/>
            <w:left w:val="none" w:sz="0" w:space="0" w:color="auto"/>
            <w:bottom w:val="none" w:sz="0" w:space="0" w:color="auto"/>
            <w:right w:val="none" w:sz="0" w:space="0" w:color="auto"/>
          </w:divBdr>
        </w:div>
      </w:divsChild>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4248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ti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D5D6EE138A004AB995AEEED5A5F060" ma:contentTypeVersion="9" ma:contentTypeDescription="Create a new document." ma:contentTypeScope="" ma:versionID="2e6e81be0ef744f64f7060cd651d0418">
  <xsd:schema xmlns:xsd="http://www.w3.org/2001/XMLSchema" xmlns:xs="http://www.w3.org/2001/XMLSchema" xmlns:p="http://schemas.microsoft.com/office/2006/metadata/properties" xmlns:ns3="306a32c3-258c-4523-a766-ac593a1ad2d0" xmlns:ns4="74470756-9a4f-4b06-bf25-65d2ab5828b3" targetNamespace="http://schemas.microsoft.com/office/2006/metadata/properties" ma:root="true" ma:fieldsID="b1923cc488c2dd84f9ce707dc1bd4b26" ns3:_="" ns4:_="">
    <xsd:import namespace="306a32c3-258c-4523-a766-ac593a1ad2d0"/>
    <xsd:import namespace="74470756-9a4f-4b06-bf25-65d2ab5828b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6a32c3-258c-4523-a766-ac593a1ad2d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470756-9a4f-4b06-bf25-65d2ab5828b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12E63-9B37-4C69-AD70-C24BA338E8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6a32c3-258c-4523-a766-ac593a1ad2d0"/>
    <ds:schemaRef ds:uri="74470756-9a4f-4b06-bf25-65d2ab582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E2E5A4-CD2E-4636-A976-E4B65D1A7653}">
  <ds:schemaRefs>
    <ds:schemaRef ds:uri="http://schemas.microsoft.com/sharepoint/v3/contenttype/forms"/>
  </ds:schemaRefs>
</ds:datastoreItem>
</file>

<file path=customXml/itemProps3.xml><?xml version="1.0" encoding="utf-8"?>
<ds:datastoreItem xmlns:ds="http://schemas.openxmlformats.org/officeDocument/2006/customXml" ds:itemID="{7858F76C-5E3D-42D4-B5D4-1CB1CA55095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20FA3C7-3323-434F-BE9F-D10C1704F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5854</Words>
  <Characters>204370</Characters>
  <Application>Microsoft Office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Steen, David</cp:lastModifiedBy>
  <cp:revision>2</cp:revision>
  <cp:lastPrinted>2019-11-01T15:56:00Z</cp:lastPrinted>
  <dcterms:created xsi:type="dcterms:W3CDTF">2020-04-06T18:50:00Z</dcterms:created>
  <dcterms:modified xsi:type="dcterms:W3CDTF">2020-04-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y fmtid="{D5CDD505-2E9C-101B-9397-08002B2CF9AE}" pid="25" name="ContentTypeId">
    <vt:lpwstr>0x01010037D5D6EE138A004AB995AEEED5A5F060</vt:lpwstr>
  </property>
</Properties>
</file>